
<file path=[Content_Types].xml><?xml version="1.0" encoding="utf-8"?>
<Types xmlns="http://schemas.openxmlformats.org/package/2006/content-types">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commentsExtended.xml" ContentType="application/vnd.openxmlformats-officedocument.wordprocessingml.commentsExtended+xml"/>
  <Override PartName="/word/webSettings.xml" ContentType="application/vnd.openxmlformats-officedocument.wordprocessingml.webSettings+xml"/>
  <Override PartName="/word/charts/chart1.xml" ContentType="application/vnd.openxmlformats-officedocument.drawingml.chart+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6A4781" w:rsidRDefault="00752119" w:rsidP="00EB0289">
      <w:pPr>
        <w:pStyle w:val="Heading1"/>
        <w:rPr>
          <w:lang w:val="en-CA"/>
        </w:rPr>
      </w:pPr>
      <w:r>
        <w:rPr>
          <w:lang w:val="en-CA"/>
        </w:rPr>
        <w:t>Needs Analysis Survey Paper</w:t>
      </w:r>
    </w:p>
    <w:p w:rsidR="00752119" w:rsidRDefault="00752119" w:rsidP="00EB0289">
      <w:pPr>
        <w:rPr>
          <w:lang w:val="en-CA"/>
        </w:rPr>
      </w:pPr>
    </w:p>
    <w:p w:rsidR="00752119" w:rsidRDefault="00752119" w:rsidP="00EB0289">
      <w:pPr>
        <w:pStyle w:val="Heading2"/>
        <w:rPr>
          <w:lang w:val="en-CA"/>
        </w:rPr>
      </w:pPr>
      <w:r>
        <w:rPr>
          <w:lang w:val="en-CA"/>
        </w:rPr>
        <w:t xml:space="preserve">Journals: </w:t>
      </w:r>
    </w:p>
    <w:p w:rsidR="00752119" w:rsidRPr="00752119" w:rsidRDefault="00141609" w:rsidP="00EB0289">
      <w:pPr>
        <w:pStyle w:val="ListParagraph"/>
      </w:pPr>
      <w:hyperlink r:id="rId6" w:history="1">
        <w:r w:rsidR="00752119" w:rsidRPr="00752119">
          <w:rPr>
            <w:rStyle w:val="Hyperlink"/>
          </w:rPr>
          <w:t>Journal of Otolaryngology - Head &amp; Neck Surgery</w:t>
        </w:r>
      </w:hyperlink>
    </w:p>
    <w:p w:rsidR="00231DE9" w:rsidRPr="00B4071D" w:rsidRDefault="00752119" w:rsidP="00EB0289">
      <w:pPr>
        <w:pStyle w:val="ListParagraph"/>
      </w:pPr>
      <w:proofErr w:type="spellStart"/>
      <w:r>
        <w:rPr>
          <w:lang w:val="en-CA"/>
        </w:rPr>
        <w:t>Otolaryngologic</w:t>
      </w:r>
      <w:proofErr w:type="spellEnd"/>
      <w:r>
        <w:rPr>
          <w:lang w:val="en-CA"/>
        </w:rPr>
        <w:t xml:space="preserve"> Clinics</w:t>
      </w:r>
    </w:p>
    <w:p w:rsidR="00B4071D" w:rsidRDefault="00B4071D" w:rsidP="00EB0289">
      <w:pPr>
        <w:pStyle w:val="ListParagraph"/>
      </w:pPr>
    </w:p>
    <w:p w:rsidR="00752119" w:rsidRDefault="00752119" w:rsidP="00EB0289">
      <w:pPr>
        <w:pStyle w:val="Heading2"/>
      </w:pPr>
      <w:r>
        <w:t>Abstract:</w:t>
      </w:r>
    </w:p>
    <w:p w:rsidR="00752119" w:rsidRPr="00752119" w:rsidRDefault="00752119" w:rsidP="00EB0289"/>
    <w:p w:rsidR="00752119" w:rsidRDefault="00752119" w:rsidP="00EB0289">
      <w:pPr>
        <w:pStyle w:val="Heading2"/>
        <w:rPr>
          <w:lang w:val="en-CA"/>
        </w:rPr>
      </w:pPr>
      <w:r>
        <w:rPr>
          <w:lang w:val="en-CA"/>
        </w:rPr>
        <w:t xml:space="preserve">Background: </w:t>
      </w:r>
    </w:p>
    <w:p w:rsidR="00AA3FC3" w:rsidRDefault="00AA3FC3" w:rsidP="00EB0289">
      <w:pPr>
        <w:pStyle w:val="ListParagraph"/>
      </w:pPr>
    </w:p>
    <w:p w:rsidR="00752119" w:rsidRDefault="00812770" w:rsidP="00EB0289">
      <w:r>
        <w:t>Endoscopes provide direct access and a wide</w:t>
      </w:r>
      <w:r w:rsidR="00A440DB">
        <w:t xml:space="preserve"> angle</w:t>
      </w:r>
      <w:r>
        <w:t xml:space="preserve"> view in</w:t>
      </w:r>
      <w:r w:rsidR="00131720">
        <w:t>to the middle ear, reducing the time</w:t>
      </w:r>
      <w:r>
        <w:t xml:space="preserve"> required to ga</w:t>
      </w:r>
      <w:r w:rsidR="00131720">
        <w:t xml:space="preserve">in access, drill bone for exposure and </w:t>
      </w:r>
      <w:r>
        <w:t>close during middle ear surgery and are able to</w:t>
      </w:r>
      <w:r w:rsidR="005463E8">
        <w:t xml:space="preserve"> visualize</w:t>
      </w:r>
      <w:r>
        <w:t xml:space="preserve"> hidden recesses within the middle ear </w:t>
      </w:r>
      <w:r w:rsidR="005463E8">
        <w:t xml:space="preserve">including: </w:t>
      </w:r>
      <w:r>
        <w:t xml:space="preserve">the </w:t>
      </w:r>
      <w:r w:rsidR="005463E8">
        <w:t xml:space="preserve">sinus tympani, anterior and </w:t>
      </w:r>
      <w:r>
        <w:t xml:space="preserve">posterior </w:t>
      </w:r>
      <w:proofErr w:type="spellStart"/>
      <w:r>
        <w:t>epitympanum</w:t>
      </w:r>
      <w:proofErr w:type="spellEnd"/>
      <w:r>
        <w:t xml:space="preserve"> and</w:t>
      </w:r>
      <w:r w:rsidR="005463E8">
        <w:t xml:space="preserve"> </w:t>
      </w:r>
      <w:proofErr w:type="spellStart"/>
      <w:r w:rsidR="005463E8">
        <w:t>hypotympanum</w:t>
      </w:r>
      <w:proofErr w:type="spellEnd"/>
      <w:r w:rsidR="005463E8">
        <w:t xml:space="preserve"> </w:t>
      </w:r>
      <w:r w:rsidR="00141609">
        <w:fldChar w:fldCharType="begin" w:fldLock="1"/>
      </w:r>
      <w:r w:rsidR="005463E8">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41609">
        <w:fldChar w:fldCharType="separate"/>
      </w:r>
      <w:r w:rsidR="005463E8" w:rsidRPr="005463E8">
        <w:rPr>
          <w:noProof/>
        </w:rPr>
        <w:t>[1]</w:t>
      </w:r>
      <w:r w:rsidR="00141609">
        <w:fldChar w:fldCharType="end"/>
      </w:r>
      <w:r w:rsidR="00141609">
        <w:fldChar w:fldCharType="begin" w:fldLock="1"/>
      </w:r>
      <w:r w:rsidR="005463E8">
        <w:instrText>ADDIN CSL_CITATION { "citationItems" : [ { "id" : "ITEM-1", "itemData" : { "DOI" : "10.12998/wjcc.v3.i3.310", "ISSN" : "2307-8960", "PMID" : "25789304", "abstract" : "AIM: To present the United Kingdom's first case series of 70 otological cases of endoscopic and non-endoscopic ear surgeries.\\n\\nMETHODS: Prospective case series incorporating a range of endoscopic procedures performed using a 4 mm, 18 cm rigid endoscope, performed by a single surgeon at a single centre. Primary outcome measures included mean average pre and post-operative air-bone gap hearing thresholds and duration of surgery.\\n\\nRESULTS: Thirty-eight patients underwent endoscopic assisted ear surgery and 32 underwent non-endoscopic assisted ear surgery. In both surgical groups, there was a significant difference between pre and post-operative mean air-bone gaps (P = 0.02). Mean operating time was comparable between both groups. Eight patients developed post-operative complications.\\n\\nCONCLUSION: Endoscopic ear surgery can be performed safely in a range of otological procedures. This has the potential to become a well-established surgical option for middle ear surgery in the near future. Advantages and limitations are discussed.", "author" : [ { "dropping-particle" : "", "family" : "Kanona", "given" : "Hala", "non-dropping-particle" : "", "parse-names" : false, "suffix" : "" }, { "dropping-particle" : "", "family" : "Virk", "given" : "Jagdeep Singh", "non-dropping-particle" : "", "parse-names" : false, "suffix" : "" }, { "dropping-particle" : "", "family" : "Owa", "given" : "Anthony", "non-dropping-particle" : "", "parse-names" : false, "suffix" : "" } ], "container-title" : "World journal of clinical cases", "id" : "ITEM-1", "issue" : "3", "issued" : { "date-parts" : [ [ "2015" ] ] }, "page" : "310-7", "title" : "Endoscopic ear surgery: A case series and first United Kingdom experience.", "type" : "article-journal", "volume" : "3" }, "uris" : [ "http://www.mendeley.com/documents/?uuid=4befb8db-0369-4815-91b0-55bf86d80f7f" ] } ], "mendeley" : { "formattedCitation" : "[2]", "plainTextFormattedCitation" : "[2]", "previouslyFormattedCitation" : "[2]" }, "properties" : { "noteIndex" : 0 }, "schema" : "https://github.com/citation-style-language/schema/raw/master/csl-citation.json" }</w:instrText>
      </w:r>
      <w:r w:rsidR="00141609">
        <w:fldChar w:fldCharType="separate"/>
      </w:r>
      <w:r w:rsidR="005463E8" w:rsidRPr="005463E8">
        <w:rPr>
          <w:noProof/>
        </w:rPr>
        <w:t>[2]</w:t>
      </w:r>
      <w:r w:rsidR="00141609">
        <w:fldChar w:fldCharType="end"/>
      </w:r>
      <w:r w:rsidR="00141609">
        <w:rPr>
          <w:rFonts w:cs="Arial"/>
        </w:rPr>
        <w:fldChar w:fldCharType="begin" w:fldLock="1"/>
      </w:r>
      <w:r w:rsidR="00815668">
        <w:rPr>
          <w:rFonts w:cs="Arial"/>
        </w:rP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http://www.mendeley.com/documents/?uuid=1bc76e47-85e5-4f7b-86c0-0ca1271421c2" ] } ], "mendeley" : { "formattedCitation" : "[3]", "plainTextFormattedCitation" : "[3]", "previouslyFormattedCitation" : "[3]" }, "properties" : { "noteIndex" : 0 }, "schema" : "https://github.com/citation-style-language/schema/raw/master/csl-citation.json" }</w:instrText>
      </w:r>
      <w:r w:rsidR="00141609">
        <w:rPr>
          <w:rFonts w:cs="Arial"/>
        </w:rPr>
        <w:fldChar w:fldCharType="separate"/>
      </w:r>
      <w:r w:rsidR="00A440DB" w:rsidRPr="00A440DB">
        <w:rPr>
          <w:rFonts w:cs="Arial"/>
          <w:noProof/>
        </w:rPr>
        <w:t>[3]</w:t>
      </w:r>
      <w:r w:rsidR="00141609">
        <w:rPr>
          <w:rFonts w:cs="Arial"/>
        </w:rPr>
        <w:fldChar w:fldCharType="end"/>
      </w:r>
      <w:r w:rsidR="0014160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41609">
        <w:fldChar w:fldCharType="separate"/>
      </w:r>
      <w:r w:rsidR="00866A1C" w:rsidRPr="00866A1C">
        <w:rPr>
          <w:noProof/>
        </w:rPr>
        <w:t>[4]</w:t>
      </w:r>
      <w:r w:rsidR="00141609">
        <w:fldChar w:fldCharType="end"/>
      </w:r>
      <w:r>
        <w:t>. As well, the endoscope allows visualization</w:t>
      </w:r>
      <w:r w:rsidR="005463E8">
        <w:t xml:space="preserve"> past the shaft of the instrument, such as the drill, which is a problem during microscopic surgery</w:t>
      </w:r>
      <w:r w:rsidR="0014160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41609">
        <w:fldChar w:fldCharType="separate"/>
      </w:r>
      <w:r w:rsidR="00866A1C" w:rsidRPr="00866A1C">
        <w:rPr>
          <w:noProof/>
        </w:rPr>
        <w:t>[5]</w:t>
      </w:r>
      <w:r w:rsidR="00141609">
        <w:fldChar w:fldCharType="end"/>
      </w:r>
      <w:r w:rsidR="005463E8">
        <w:t xml:space="preserve">. </w:t>
      </w:r>
    </w:p>
    <w:p w:rsidR="000B67EC" w:rsidRDefault="006B2AD8" w:rsidP="00EB0289">
      <w:pPr>
        <w:rPr>
          <w:rFonts w:eastAsia="Times New Roman"/>
        </w:rPr>
      </w:pPr>
      <w:r w:rsidRPr="00032A7F">
        <w:rPr>
          <w:rFonts w:eastAsia="Times New Roman"/>
        </w:rPr>
        <w:t>Despite the enthusiasm of some</w:t>
      </w:r>
      <w:r w:rsidR="00073080">
        <w:rPr>
          <w:rFonts w:eastAsia="Times New Roman"/>
        </w:rPr>
        <w:t xml:space="preserve"> otologists</w:t>
      </w:r>
      <w:r w:rsidRPr="00032A7F">
        <w:rPr>
          <w:rFonts w:eastAsia="Times New Roman"/>
        </w:rPr>
        <w:t xml:space="preserve">, endoscopic ear surgery has </w:t>
      </w:r>
      <w:r w:rsidR="00B173F1">
        <w:rPr>
          <w:rFonts w:eastAsia="Times New Roman"/>
        </w:rPr>
        <w:t>a low acceptance rate</w:t>
      </w:r>
      <w:r w:rsidR="00141609">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Pr>
          <w:lang w:val="en-CA"/>
        </w:rPr>
        <w:fldChar w:fldCharType="separate"/>
      </w:r>
      <w:r w:rsidR="00866A1C" w:rsidRPr="00866A1C">
        <w:rPr>
          <w:noProof/>
          <w:lang w:val="en-CA"/>
        </w:rPr>
        <w:t>[6]</w:t>
      </w:r>
      <w:r w:rsidR="00141609">
        <w:rPr>
          <w:lang w:val="en-CA"/>
        </w:rPr>
        <w:fldChar w:fldCharType="end"/>
      </w:r>
      <w:r w:rsidR="00141609">
        <w:rPr>
          <w:rFonts w:eastAsia="Times New Roman"/>
        </w:rPr>
        <w:fldChar w:fldCharType="begin" w:fldLock="1"/>
      </w:r>
      <w:r w:rsidR="00866A1C">
        <w:rPr>
          <w:rFonts w:eastAsia="Times New Roman"/>
        </w:rPr>
        <w:instrText>ADDIN CSL_CITATION { "citationItems" : [ { "id" : "ITEM-1", "itemData" : { "DOI" : "10.1007/s00405-015-3883-3", "ISSN" : "14344726", "author" : [ { "dropping-particle" : "", "family" : "Prasad", "given" : "Sampath Chandra", "non-dropping-particle" : "", "parse-names" : false, "suffix" : "" }, { "dropping-particle" : "", "family" : "Giannuzzi", "given" : "Annalisa", "non-dropping-particle" : "", "parse-names" : false, "suffix" : "" }, { "dropping-particle" : "", "family" : "Nahleh", "given" : "Eyad Abu", "non-dropping-particle" : "", "parse-names" : false, "suffix" : "" }, { "dropping-particle" : "De", "family" : "Donato", "given" : "Giuseppe", "non-dropping-particle" : "", "parse-names" : false, "suffix" : "" }, { "dropping-particle" : "", "family" : "Russo", "given" : "Alessandra", "non-dropping-particle" : "", "parse-names" : false, "suffix" : "" }, { "dropping-particle" : "", "family" : "Sanna", "given" : "Mario", "non-dropping-particle" : "", "parse-names" : false, "suffix" : "" } ], "container-title" : "European Archives of Oto-Rhino-Laryngology", "id" : "ITEM-1", "issue" : "9", "issued" : { "date-parts" : [ [ "2016" ] ] }, "page" : "2533-2540", "publisher" : "Springer Berlin Heidelberg", "title" : "Is endoscopic ear surgery an alternative to the modified Bondy technique for limited epitympanic cholesteatoma?", "type" : "article-journal", "volume" : "273" }, "uris" : [ "http://www.mendeley.com/documents/?uuid=556e95be-6adb-46a1-aaba-fad50920c54b" ] } ], "mendeley" : { "formattedCitation" : "[7]", "plainTextFormattedCitation" : "[7]", "previouslyFormattedCitation" : "[7]" }, "properties" : { "noteIndex" : 0 }, "schema" : "https://github.com/citation-style-language/schema/raw/master/csl-citation.json" }</w:instrText>
      </w:r>
      <w:r w:rsidR="00141609">
        <w:rPr>
          <w:rFonts w:eastAsia="Times New Roman"/>
        </w:rPr>
        <w:fldChar w:fldCharType="separate"/>
      </w:r>
      <w:r w:rsidR="00866A1C" w:rsidRPr="00866A1C">
        <w:rPr>
          <w:rFonts w:eastAsia="Times New Roman"/>
          <w:noProof/>
        </w:rPr>
        <w:t>[7]</w:t>
      </w:r>
      <w:r w:rsidR="00141609">
        <w:rPr>
          <w:rFonts w:eastAsia="Times New Roman"/>
        </w:rPr>
        <w:fldChar w:fldCharType="end"/>
      </w:r>
      <w:r>
        <w:rPr>
          <w:rFonts w:eastAsia="Times New Roman"/>
        </w:rPr>
        <w:t>.</w:t>
      </w:r>
      <w:r w:rsidRPr="00032A7F">
        <w:rPr>
          <w:rFonts w:eastAsia="Times New Roman"/>
        </w:rPr>
        <w:t xml:space="preserve">  The principal challenge with TEES is that a one-handed surgical technique is required as the endoscope is held in the other hand</w:t>
      </w:r>
      <w:r w:rsidR="00141609">
        <w:rPr>
          <w:lang w:val="en-CA"/>
        </w:rPr>
        <w:fldChar w:fldCharType="begin" w:fldLock="1"/>
      </w:r>
      <w:r w:rsidR="00866A1C">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Pr>
          <w:lang w:val="en-CA"/>
        </w:rPr>
        <w:fldChar w:fldCharType="separate"/>
      </w:r>
      <w:r w:rsidR="00866A1C" w:rsidRPr="00866A1C">
        <w:rPr>
          <w:noProof/>
          <w:lang w:val="en-CA"/>
        </w:rPr>
        <w:t>[6]</w:t>
      </w:r>
      <w:r w:rsidR="00141609">
        <w:rPr>
          <w:lang w:val="en-CA"/>
        </w:rPr>
        <w:fldChar w:fldCharType="end"/>
      </w:r>
      <w:r w:rsidR="00141609">
        <w:rPr>
          <w:lang w:val="en-CA"/>
        </w:rPr>
        <w:fldChar w:fldCharType="begin" w:fldLock="1"/>
      </w:r>
      <w:r w:rsidR="00876325">
        <w:rPr>
          <w:lang w:val="en-CA"/>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rPr>
          <w:lang w:val="en-CA"/>
        </w:rPr>
        <w:fldChar w:fldCharType="separate"/>
      </w:r>
      <w:r w:rsidR="00876325" w:rsidRPr="00876325">
        <w:rPr>
          <w:noProof/>
          <w:lang w:val="en-CA"/>
        </w:rPr>
        <w:t>[8]</w:t>
      </w:r>
      <w:r w:rsidR="00141609">
        <w:rPr>
          <w:lang w:val="en-CA"/>
        </w:rPr>
        <w:fldChar w:fldCharType="end"/>
      </w:r>
      <w:r w:rsidRPr="00032A7F">
        <w:rPr>
          <w:rFonts w:eastAsia="Times New Roman"/>
        </w:rPr>
        <w:t xml:space="preserve">. </w:t>
      </w:r>
      <w:r w:rsidR="00876325">
        <w:rPr>
          <w:rFonts w:eastAsia="Times New Roman"/>
        </w:rPr>
        <w:t xml:space="preserve">During traditional surgery, the non-dominant hand usually maintains suction and removes blood from the operative field while the dominant hand performs the delicate maneuvers </w:t>
      </w:r>
      <w:r w:rsidR="00141609">
        <w:rPr>
          <w:rFonts w:eastAsia="Times New Roman"/>
        </w:rPr>
        <w:fldChar w:fldCharType="begin" w:fldLock="1"/>
      </w:r>
      <w:r w:rsidR="001C12A0">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rPr>
          <w:rFonts w:eastAsia="Times New Roman"/>
        </w:rPr>
        <w:fldChar w:fldCharType="separate"/>
      </w:r>
      <w:r w:rsidR="00876325" w:rsidRPr="00876325">
        <w:rPr>
          <w:rFonts w:eastAsia="Times New Roman"/>
          <w:noProof/>
        </w:rPr>
        <w:t>[8]</w:t>
      </w:r>
      <w:r w:rsidR="00141609">
        <w:rPr>
          <w:rFonts w:eastAsia="Times New Roman"/>
        </w:rPr>
        <w:fldChar w:fldCharType="end"/>
      </w:r>
      <w:r w:rsidR="00876325">
        <w:rPr>
          <w:rFonts w:eastAsia="Times New Roman"/>
        </w:rPr>
        <w:t>.</w:t>
      </w:r>
      <w:r w:rsidRPr="00032A7F">
        <w:rPr>
          <w:rFonts w:eastAsia="Times New Roman"/>
        </w:rPr>
        <w:t> </w:t>
      </w:r>
      <w:proofErr w:type="spellStart"/>
      <w:r w:rsidRPr="00032A7F">
        <w:rPr>
          <w:rFonts w:eastAsia="Times New Roman"/>
        </w:rPr>
        <w:t>Otologic</w:t>
      </w:r>
      <w:proofErr w:type="spellEnd"/>
      <w:r w:rsidRPr="00032A7F">
        <w:rPr>
          <w:rFonts w:eastAsia="Times New Roman"/>
        </w:rPr>
        <w:t xml:space="preserve"> instruments were developed for two-handed microscope-guided surgery so they are not optimized for the TEES</w:t>
      </w:r>
      <w:r>
        <w:rPr>
          <w:rFonts w:eastAsia="Times New Roman"/>
        </w:rPr>
        <w:t xml:space="preserve"> environment</w:t>
      </w:r>
      <w:r w:rsidRPr="00032A7F">
        <w:rPr>
          <w:rFonts w:eastAsia="Times New Roman"/>
        </w:rPr>
        <w:t xml:space="preserve">. As otologists have been trained and gained experience in </w:t>
      </w:r>
      <w:proofErr w:type="gramStart"/>
      <w:r w:rsidRPr="00032A7F">
        <w:rPr>
          <w:rFonts w:eastAsia="Times New Roman"/>
        </w:rPr>
        <w:t>microscope-guided</w:t>
      </w:r>
      <w:proofErr w:type="gramEnd"/>
      <w:r w:rsidRPr="00032A7F">
        <w:rPr>
          <w:rFonts w:eastAsia="Times New Roman"/>
        </w:rPr>
        <w:t xml:space="preserve"> ear surgery, they have developed techniques with the according instruments and have become accustomed to a two-handed surgical approach. By learning different surgical techniques and gaining experience with the endoscope, most surgeons find that they can complete more cases</w:t>
      </w:r>
      <w:r w:rsidR="00CA6C15">
        <w:rPr>
          <w:rFonts w:eastAsia="Times New Roman"/>
        </w:rPr>
        <w:t xml:space="preserve"> totally</w:t>
      </w:r>
      <w:r w:rsidRPr="00032A7F">
        <w:rPr>
          <w:rFonts w:eastAsia="Times New Roman"/>
        </w:rPr>
        <w:t xml:space="preserve"> </w:t>
      </w:r>
      <w:proofErr w:type="spellStart"/>
      <w:r w:rsidRPr="00032A7F">
        <w:rPr>
          <w:rFonts w:eastAsia="Times New Roman"/>
        </w:rPr>
        <w:t>endoscopically</w:t>
      </w:r>
      <w:proofErr w:type="spellEnd"/>
      <w:r w:rsidRPr="00032A7F">
        <w:rPr>
          <w:rFonts w:eastAsia="Times New Roman"/>
        </w:rPr>
        <w:t xml:space="preserve"> </w:t>
      </w:r>
      <w:r w:rsidR="00141609">
        <w:rPr>
          <w:rFonts w:eastAsia="Times New Roman"/>
        </w:rPr>
        <w:fldChar w:fldCharType="begin" w:fldLock="1"/>
      </w:r>
      <w:r w:rsidR="00876325">
        <w:rPr>
          <w:rFonts w:eastAsia="Times New Roman"/>
        </w:rPr>
        <w:instrText>ADDIN CSL_CITATION { "citationItems" : [ { "id" : "ITEM-1", "itemData" : { "DOI" : "10.1016/j.otc.2012.10.007", "ISSN" : "1557-8259", "PMID" : "23566909", "abstract" : "Endoscopy is advantageous in many aspects of pediatric ear surgery, especially for tympanoplasty and cholesteatoma. The narrower pediatric meatus can restrict access for a totally endoscopic approach, but when possible, avoidance of an external incision is greatly appreciated by children. In cholesteatoma surgery, less residual disease and better hearing from ossicular preservation are achievable. Factors influencing selection of a totally endoscopic approach, or use of endoscopy as an adjunct are reviewed, along with tips to facilitate successful endoscopic surgery in children. The optimum approach will depend upon the extent of the disease, morphology of the child's ear and surgeon's experience.", "author" : [ { "dropping-particle" : "", "family" : "James", "given" : "Adrian L", "non-dropping-particle" : "", "parse-names" : false, "suffix" : "" } ], "container-title" : "Otolaryngologic clinics of North America", "id" : "ITEM-1", "issue" : "2", "issued" : { "date-parts" : [ [ "2013", "4" ] ] }, "page" : "233-44", "title" : "Endoscopic Middle Ear Surgery in Children.", "type" : "article-journal", "volume" : "46" }, "uris" : [ "http://www.mendeley.com/documents/?uuid=7347f622-8d22-485c-85c7-f21e35afa23d" ] } ], "mendeley" : { "formattedCitation" : "[9]", "plainTextFormattedCitation" : "[9]", "previouslyFormattedCitation" : "[9]" }, "properties" : { "noteIndex" : 0 }, "schema" : "https://github.com/citation-style-language/schema/raw/master/csl-citation.json" }</w:instrText>
      </w:r>
      <w:r w:rsidR="00141609">
        <w:rPr>
          <w:rFonts w:eastAsia="Times New Roman"/>
        </w:rPr>
        <w:fldChar w:fldCharType="separate"/>
      </w:r>
      <w:r w:rsidR="00876325" w:rsidRPr="00876325">
        <w:rPr>
          <w:rFonts w:eastAsia="Times New Roman"/>
          <w:noProof/>
        </w:rPr>
        <w:t>[9]</w:t>
      </w:r>
      <w:r w:rsidR="00141609">
        <w:rPr>
          <w:rFonts w:eastAsia="Times New Roman"/>
        </w:rPr>
        <w:fldChar w:fldCharType="end"/>
      </w:r>
      <w:r w:rsidR="00141609">
        <w:rPr>
          <w:rFonts w:eastAsia="Times New Roman"/>
        </w:rPr>
        <w:fldChar w:fldCharType="begin" w:fldLock="1"/>
      </w:r>
      <w:r w:rsidR="00866A1C">
        <w:rPr>
          <w:rFonts w:eastAsia="Times New Roman"/>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Pr>
          <w:rFonts w:eastAsia="Times New Roman"/>
        </w:rPr>
        <w:fldChar w:fldCharType="separate"/>
      </w:r>
      <w:r w:rsidR="00866A1C" w:rsidRPr="00866A1C">
        <w:rPr>
          <w:rFonts w:eastAsia="Times New Roman"/>
          <w:noProof/>
        </w:rPr>
        <w:t>[6]</w:t>
      </w:r>
      <w:r w:rsidR="00141609">
        <w:rPr>
          <w:rFonts w:eastAsia="Times New Roman"/>
        </w:rPr>
        <w:fldChar w:fldCharType="end"/>
      </w:r>
      <w:r w:rsidR="00141609">
        <w:rPr>
          <w:rFonts w:eastAsia="Times New Roman"/>
        </w:rPr>
        <w:fldChar w:fldCharType="begin" w:fldLock="1"/>
      </w:r>
      <w:r w:rsidR="00815668">
        <w:rPr>
          <w:rFonts w:eastAsia="Times New Roman"/>
        </w:rPr>
        <w:instrText>ADDIN CSL_CITATION { "citationItems" : [ { "id" : "ITEM-1", "itemData" : { "DOI" : "10.1002/lary.25410", "ISSN" : "0023852X", "author" : [ { "dropping-particle" : "", "family" : "Cohen", "given" : "Michael S.", "non-dropping-particle" : "", "parse-names" : false, "suffix" : "" }, { "dropping-particle" : "", "family" : "Landegger", "given" : "Lukas D.", "non-dropping-particle" : "", "parse-names" : false, "suffix" : "" }, { "dropping-particle" : "", "family" : "Kozin", "given" : "Elliott D.", "non-dropping-particle" : "", "parse-names" : false, "suffix" : "" }, { "dropping-particle" : "", "family" : "Lee", "given" : "Daniel J.", "non-dropping-particle" : "", "parse-names" : false, "suffix" : "" } ], "container-title" : "The Laryngoscope", "id" : "ITEM-1", "issued" : { "date-parts" : [ [ "2015" ] ] }, "page" : "n/a-n/a", "title" : "Pediatric endoscopic ear surgery in clinical practice: Lessons learned and early outcomes", "type" : "article-journal" }, "uris" : [ "http://www.mendeley.com/documents/?uuid=1a78d456-cb9b-4a14-836d-57ed46e1b801" ] } ], "mendeley" : { "formattedCitation" : "[1]", "plainTextFormattedCitation" : "[1]", "previouslyFormattedCitation" : "[1]" }, "properties" : { "noteIndex" : 0 }, "schema" : "https://github.com/citation-style-language/schema/raw/master/csl-citation.json" }</w:instrText>
      </w:r>
      <w:r w:rsidR="00141609">
        <w:rPr>
          <w:rFonts w:eastAsia="Times New Roman"/>
        </w:rPr>
        <w:fldChar w:fldCharType="separate"/>
      </w:r>
      <w:r w:rsidR="00A440DB" w:rsidRPr="00A440DB">
        <w:rPr>
          <w:rFonts w:eastAsia="Times New Roman"/>
          <w:noProof/>
        </w:rPr>
        <w:t>[1]</w:t>
      </w:r>
      <w:r w:rsidR="00141609">
        <w:rPr>
          <w:rFonts w:eastAsia="Times New Roman"/>
        </w:rPr>
        <w:fldChar w:fldCharType="end"/>
      </w:r>
      <w:r w:rsidR="00141609">
        <w:rPr>
          <w:rFonts w:eastAsia="Times New Roman"/>
        </w:rPr>
        <w:fldChar w:fldCharType="begin" w:fldLock="1"/>
      </w:r>
      <w:r w:rsidR="00F079FC">
        <w:rPr>
          <w:rFonts w:eastAsia="Times New Roman"/>
        </w:rPr>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rPr>
          <w:rFonts w:eastAsia="Times New Roman"/>
        </w:rPr>
        <w:fldChar w:fldCharType="separate"/>
      </w:r>
      <w:r w:rsidR="00B4071D" w:rsidRPr="00B4071D">
        <w:rPr>
          <w:rFonts w:eastAsia="Times New Roman"/>
          <w:noProof/>
        </w:rPr>
        <w:t>[8]</w:t>
      </w:r>
      <w:r w:rsidR="00141609">
        <w:rPr>
          <w:rFonts w:eastAsia="Times New Roman"/>
        </w:rPr>
        <w:fldChar w:fldCharType="end"/>
      </w:r>
      <w:r w:rsidRPr="00032A7F">
        <w:rPr>
          <w:rFonts w:eastAsia="Times New Roman"/>
        </w:rPr>
        <w:t xml:space="preserve">. </w:t>
      </w:r>
    </w:p>
    <w:p w:rsidR="0061241A" w:rsidRPr="00FB5D5E" w:rsidRDefault="007B7CB7" w:rsidP="00EB0289">
      <w:r>
        <w:t>T</w:t>
      </w:r>
      <w:r w:rsidRPr="00032A7F">
        <w:t xml:space="preserve">echnological advances in the design of the endoscope, camera and suction dissection instruments have lead to incremental stepwise jumps in this learning curve </w:t>
      </w:r>
      <w:r w:rsidR="00141609">
        <w:fldChar w:fldCharType="begin" w:fldLock="1"/>
      </w:r>
      <w:r w:rsidR="00876325">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 n s t r u m e n t a t i o n a n d Tec h n o l o g i e s in E ndos c o p i c Ear Su r ge ry", "type" : "article-journal", "volume" : "46" }, "uris" : [ "http://www.mendeley.com/documents/?uuid=1bc76e47-85e5-4f7b-86c0-0ca1271421c2" ] } ], "mendeley" : { "formattedCitation" : "[10]", "plainTextFormattedCitation" : "[10]", "previouslyFormattedCitation" : "[10]" }, "properties" : { "noteIndex" : 0 }, "schema" : "https://github.com/citation-style-language/schema/raw/master/csl-citation.json" }</w:instrText>
      </w:r>
      <w:r w:rsidR="00141609">
        <w:fldChar w:fldCharType="separate"/>
      </w:r>
      <w:r w:rsidR="00876325" w:rsidRPr="00876325">
        <w:rPr>
          <w:noProof/>
        </w:rPr>
        <w:t>[10]</w:t>
      </w:r>
      <w:r w:rsidR="00141609">
        <w:fldChar w:fldCharType="end"/>
      </w:r>
      <w:r w:rsidRPr="00032A7F">
        <w:t xml:space="preserve">. </w:t>
      </w:r>
      <w:r>
        <w:t>In order to further develop technology and instruments to facilitate TEES, it is important to understand the specific difficulties experienced during TEES.</w:t>
      </w:r>
      <w:r w:rsidRPr="00032A7F">
        <w:t xml:space="preserve"> I</w:t>
      </w:r>
      <w:r>
        <w:t xml:space="preserve">t is proposed that in order to facilitate </w:t>
      </w:r>
      <w:r w:rsidRPr="00032A7F">
        <w:t>TEES, the needs of surgeons and current limitations of tools must be determined.</w:t>
      </w:r>
    </w:p>
    <w:p w:rsidR="0061241A" w:rsidRDefault="0061241A" w:rsidP="00EB0289"/>
    <w:p w:rsidR="00FB5D5E" w:rsidRPr="00595D46" w:rsidRDefault="00993A5E" w:rsidP="00EB0289">
      <w:r>
        <w:tab/>
      </w:r>
      <w:r w:rsidRPr="00595D46">
        <w:t>We hypothes</w:t>
      </w:r>
      <w:r w:rsidR="00760EAD" w:rsidRPr="00595D46">
        <w:t xml:space="preserve">ize that otologists </w:t>
      </w:r>
      <w:r w:rsidR="00D43EDF" w:rsidRPr="00595D46">
        <w:t>need</w:t>
      </w:r>
      <w:r w:rsidR="00496B01" w:rsidRPr="00595D46">
        <w:t xml:space="preserve"> </w:t>
      </w:r>
      <w:r w:rsidR="00760EAD" w:rsidRPr="00595D46">
        <w:t>better i</w:t>
      </w:r>
      <w:r w:rsidR="00D43EDF" w:rsidRPr="00595D46">
        <w:t>nstrumentation to facilitate</w:t>
      </w:r>
      <w:r w:rsidR="00760EAD" w:rsidRPr="00595D46">
        <w:t xml:space="preserve"> </w:t>
      </w:r>
      <w:r w:rsidR="00D43EDF" w:rsidRPr="00595D46">
        <w:t>specific challenges posed by TEES</w:t>
      </w:r>
      <w:r w:rsidR="00760EAD" w:rsidRPr="00595D46">
        <w:t xml:space="preserve">. Further, we hypothesize that otologists performing greater proportions of surgeries using </w:t>
      </w:r>
      <w:r w:rsidR="00D43EDF" w:rsidRPr="00595D46">
        <w:t>TEES</w:t>
      </w:r>
      <w:r w:rsidR="00760EAD" w:rsidRPr="00595D46">
        <w:t xml:space="preserve"> will </w:t>
      </w:r>
      <w:r w:rsidR="00096AC0" w:rsidRPr="00595D46">
        <w:t>experience</w:t>
      </w:r>
      <w:r w:rsidR="00760EAD" w:rsidRPr="00595D46">
        <w:t xml:space="preserve"> different challenges than those who use </w:t>
      </w:r>
      <w:r w:rsidR="00561CBC" w:rsidRPr="00595D46">
        <w:t>TEES</w:t>
      </w:r>
      <w:r w:rsidR="00760EAD" w:rsidRPr="00595D46">
        <w:t xml:space="preserve"> </w:t>
      </w:r>
      <w:r w:rsidR="00496B01" w:rsidRPr="00595D46">
        <w:t xml:space="preserve">less </w:t>
      </w:r>
      <w:r w:rsidR="00760EAD" w:rsidRPr="00595D46">
        <w:t xml:space="preserve">frequently. </w:t>
      </w:r>
      <w:r w:rsidR="00496B01" w:rsidRPr="00595D46">
        <w:t xml:space="preserve">Similarly, we hypothesize that those surgeons who use specialized TEES instrument sets may </w:t>
      </w:r>
      <w:r w:rsidR="00096AC0" w:rsidRPr="00595D46">
        <w:t>experience</w:t>
      </w:r>
      <w:r w:rsidR="00496B01" w:rsidRPr="00595D46">
        <w:t xml:space="preserve"> different challenges </w:t>
      </w:r>
      <w:r w:rsidR="00096AC0" w:rsidRPr="00595D46">
        <w:t xml:space="preserve">that those who do not. To this end, we conducted a mixed-methods </w:t>
      </w:r>
      <w:r w:rsidR="00D43EDF" w:rsidRPr="00595D46">
        <w:t>study to explore these hypotheses</w:t>
      </w:r>
      <w:r w:rsidR="00096AC0" w:rsidRPr="00595D46">
        <w:t>.</w:t>
      </w:r>
    </w:p>
    <w:p w:rsidR="00030BDD" w:rsidRDefault="00030BDD" w:rsidP="00EB0289">
      <w:pPr>
        <w:pStyle w:val="Heading2"/>
      </w:pPr>
      <w:r>
        <w:lastRenderedPageBreak/>
        <w:t xml:space="preserve">Methods: </w:t>
      </w:r>
    </w:p>
    <w:p w:rsidR="00E405EC" w:rsidRDefault="00E405EC" w:rsidP="00EB0289">
      <w:pPr>
        <w:pStyle w:val="Heading3"/>
      </w:pPr>
      <w:r>
        <w:t xml:space="preserve">Study Design: </w:t>
      </w:r>
    </w:p>
    <w:p w:rsidR="003E1D40" w:rsidRDefault="00E405EC" w:rsidP="00EB0289">
      <w:r>
        <w:t xml:space="preserve">This cross-sectional study employed a mixed-methods self-administered online questionnaire consisting of nine questions. The responses were scored using multiple </w:t>
      </w:r>
      <w:proofErr w:type="gramStart"/>
      <w:r>
        <w:t>choice</w:t>
      </w:r>
      <w:proofErr w:type="gramEnd"/>
      <w:r w:rsidR="00C07FCD">
        <w:t xml:space="preserve">, yes/no, an analog scale and an open-ended free-text response. The analog scale was anchored with verbal descriptions to ensure comparability between participants, while facilitating </w:t>
      </w:r>
      <w:commentRangeStart w:id="0"/>
      <w:commentRangeStart w:id="1"/>
      <w:r w:rsidR="00C07FCD">
        <w:t>parametric statistical analysis</w:t>
      </w:r>
      <w:commentRangeEnd w:id="0"/>
      <w:r w:rsidR="00CA6C15">
        <w:rPr>
          <w:rStyle w:val="CommentReference"/>
        </w:rPr>
        <w:commentReference w:id="0"/>
      </w:r>
      <w:commentRangeEnd w:id="1"/>
      <w:r w:rsidR="00012C8A">
        <w:rPr>
          <w:rStyle w:val="CommentReference"/>
        </w:rPr>
        <w:commentReference w:id="1"/>
      </w:r>
      <w:r w:rsidR="00C07FCD">
        <w:t xml:space="preserve">. The contents of the questionnaire </w:t>
      </w:r>
      <w:r w:rsidR="003E1D40">
        <w:t xml:space="preserve">consist of: the percentage of surgeries performed by the participant using TEES, whether the participant uses a specialized TEES instrument set and the degree to which an instrument that addresses the following difficulties would be of use to the participant: </w:t>
      </w:r>
    </w:p>
    <w:p w:rsidR="006F7BC0" w:rsidRDefault="006F7BC0" w:rsidP="00EB0289"/>
    <w:p w:rsidR="006F7BC0" w:rsidRDefault="006F7BC0" w:rsidP="00EB0289">
      <w:r>
        <w:t>Table 1: List of difficulties experienced during TEES for which new instruments may be required.</w:t>
      </w:r>
    </w:p>
    <w:tbl>
      <w:tblPr>
        <w:tblStyle w:val="TableGrid"/>
        <w:tblW w:w="0" w:type="auto"/>
        <w:tblLook w:val="04A0"/>
      </w:tblPr>
      <w:tblGrid>
        <w:gridCol w:w="9576"/>
      </w:tblGrid>
      <w:tr w:rsidR="006F7BC0" w:rsidTr="006F7BC0">
        <w:tc>
          <w:tcPr>
            <w:tcW w:w="9576" w:type="dxa"/>
          </w:tcPr>
          <w:p w:rsidR="006F7BC0" w:rsidRPr="007D399D" w:rsidRDefault="006F7BC0" w:rsidP="00EB0289">
            <w:r w:rsidRPr="007D399D">
              <w:t>Bleeding control</w:t>
            </w:r>
          </w:p>
        </w:tc>
      </w:tr>
      <w:tr w:rsidR="006F7BC0" w:rsidTr="006F7BC0">
        <w:tc>
          <w:tcPr>
            <w:tcW w:w="9576" w:type="dxa"/>
          </w:tcPr>
          <w:p w:rsidR="006F7BC0" w:rsidRPr="007D399D" w:rsidRDefault="006F7BC0" w:rsidP="00EB0289">
            <w:r w:rsidRPr="007D399D">
              <w:t>Keeping the endoscope lens clean</w:t>
            </w:r>
          </w:p>
        </w:tc>
      </w:tr>
      <w:tr w:rsidR="006F7BC0" w:rsidTr="006F7BC0">
        <w:tc>
          <w:tcPr>
            <w:tcW w:w="9576" w:type="dxa"/>
          </w:tcPr>
          <w:p w:rsidR="006F7BC0" w:rsidRPr="007D399D" w:rsidRDefault="006F7BC0" w:rsidP="00EB0289">
            <w:r w:rsidRPr="007D399D">
              <w:t>Cutting and/or removing bone</w:t>
            </w:r>
          </w:p>
        </w:tc>
      </w:tr>
      <w:tr w:rsidR="006F7BC0" w:rsidTr="006F7BC0">
        <w:tc>
          <w:tcPr>
            <w:tcW w:w="9576" w:type="dxa"/>
          </w:tcPr>
          <w:p w:rsidR="006F7BC0" w:rsidRPr="007D399D" w:rsidRDefault="006F7BC0" w:rsidP="00EB0289">
            <w:r w:rsidRPr="007D399D">
              <w:t>Reaching structures visualized by the endoscope</w:t>
            </w:r>
          </w:p>
        </w:tc>
      </w:tr>
      <w:tr w:rsidR="006F7BC0" w:rsidTr="006F7BC0">
        <w:tc>
          <w:tcPr>
            <w:tcW w:w="9576" w:type="dxa"/>
          </w:tcPr>
          <w:p w:rsidR="006F7BC0" w:rsidRPr="007D399D" w:rsidRDefault="006F7BC0" w:rsidP="00EB0289">
            <w:r w:rsidRPr="007D399D">
              <w:t>Dissection and removal of cholesteatoma</w:t>
            </w:r>
          </w:p>
        </w:tc>
      </w:tr>
      <w:tr w:rsidR="006F7BC0" w:rsidTr="006F7BC0">
        <w:tc>
          <w:tcPr>
            <w:tcW w:w="9576" w:type="dxa"/>
          </w:tcPr>
          <w:p w:rsidR="006F7BC0" w:rsidRDefault="006F7BC0" w:rsidP="00EB0289">
            <w:r w:rsidRPr="007D399D">
              <w:t>Moving and positioning a graft into the intended place</w:t>
            </w:r>
          </w:p>
        </w:tc>
      </w:tr>
      <w:tr w:rsidR="006F7BC0" w:rsidTr="006F7BC0">
        <w:tc>
          <w:tcPr>
            <w:tcW w:w="9576" w:type="dxa"/>
          </w:tcPr>
          <w:p w:rsidR="006F7BC0" w:rsidRDefault="006F7BC0" w:rsidP="00EB0289"/>
        </w:tc>
      </w:tr>
    </w:tbl>
    <w:p w:rsidR="006F7BC0" w:rsidRDefault="00B521CA" w:rsidP="00EB0289">
      <w:r w:rsidRPr="006F7BC0">
        <w:t>In addition</w:t>
      </w:r>
      <w:r w:rsidR="003E1D40" w:rsidRPr="006F7BC0">
        <w:t>, participants</w:t>
      </w:r>
      <w:r w:rsidR="003E1D40">
        <w:t xml:space="preserve"> were asked to identify any other types of instruments that they would find useful while performing TEES. </w:t>
      </w:r>
      <w:commentRangeStart w:id="2"/>
      <w:commentRangeStart w:id="3"/>
      <w:r w:rsidR="003E1D40">
        <w:t xml:space="preserve">The questionnaire content was developed through a literature search of existing literature on challenges experienced during TEES </w:t>
      </w:r>
      <w:commentRangeEnd w:id="2"/>
      <w:r w:rsidR="003E21FE">
        <w:rPr>
          <w:rStyle w:val="CommentReference"/>
        </w:rPr>
        <w:commentReference w:id="2"/>
      </w:r>
      <w:commentRangeEnd w:id="3"/>
      <w:r w:rsidR="00012C8A">
        <w:rPr>
          <w:rStyle w:val="CommentReference"/>
        </w:rPr>
        <w:commentReference w:id="3"/>
      </w:r>
      <w:r w:rsidR="003E1D40">
        <w:t>and the clinical experience of the princ</w:t>
      </w:r>
      <w:r w:rsidR="003E21FE">
        <w:t>ipal author and his colleagues.</w:t>
      </w:r>
      <w:r w:rsidR="006F7BC0">
        <w:t xml:space="preserve"> </w:t>
      </w:r>
      <w:r w:rsidR="00012C8A">
        <w:rPr>
          <w:highlight w:val="yellow"/>
        </w:rPr>
        <w:t>L</w:t>
      </w:r>
      <w:r w:rsidR="006F7BC0" w:rsidRPr="00194BEB">
        <w:rPr>
          <w:highlight w:val="yellow"/>
        </w:rPr>
        <w:t xml:space="preserve">ocal </w:t>
      </w:r>
      <w:r w:rsidR="00012C8A">
        <w:rPr>
          <w:highlight w:val="yellow"/>
        </w:rPr>
        <w:t>otologists</w:t>
      </w:r>
      <w:r w:rsidR="006F7BC0" w:rsidRPr="00194BEB">
        <w:rPr>
          <w:highlight w:val="yellow"/>
        </w:rPr>
        <w:t xml:space="preserve"> with varying TEES experience</w:t>
      </w:r>
      <w:r w:rsidR="00012C8A">
        <w:rPr>
          <w:highlight w:val="yellow"/>
        </w:rPr>
        <w:t xml:space="preserve"> were consulted about</w:t>
      </w:r>
      <w:r w:rsidR="006F7BC0" w:rsidRPr="00194BEB">
        <w:rPr>
          <w:highlight w:val="yellow"/>
        </w:rPr>
        <w:t xml:space="preserve"> their thoughts </w:t>
      </w:r>
      <w:r w:rsidR="00012C8A">
        <w:rPr>
          <w:highlight w:val="yellow"/>
        </w:rPr>
        <w:t xml:space="preserve">regarding TEES, namely </w:t>
      </w:r>
      <w:r w:rsidR="006F7BC0" w:rsidRPr="00194BEB">
        <w:rPr>
          <w:highlight w:val="yellow"/>
        </w:rPr>
        <w:t>its advantages and disadvantages. Using this data, a preliminary questionnaire was developed and piloted amongst local otologists. The results of the pilot questionnaire were used to create the final concise and non-redundant questionnaire that was distributed internationally.</w:t>
      </w:r>
    </w:p>
    <w:p w:rsidR="003E1D40" w:rsidRDefault="003E1D40" w:rsidP="00EB0289"/>
    <w:p w:rsidR="00C07FCD" w:rsidRDefault="00C07FCD" w:rsidP="00EB0289"/>
    <w:p w:rsidR="00414B3A" w:rsidRDefault="00414B3A" w:rsidP="00EB0289">
      <w:pPr>
        <w:pStyle w:val="Heading3"/>
      </w:pPr>
      <w:r>
        <w:t xml:space="preserve">Participants and Data Collection: </w:t>
      </w:r>
    </w:p>
    <w:p w:rsidR="00414B3A" w:rsidRDefault="00507EE6" w:rsidP="00EB0289">
      <w:r>
        <w:t>We identified o</w:t>
      </w:r>
      <w:r w:rsidR="00414B3A">
        <w:t>tologists who attended the 2</w:t>
      </w:r>
      <w:r w:rsidR="00414B3A" w:rsidRPr="00414B3A">
        <w:rPr>
          <w:vertAlign w:val="superscript"/>
        </w:rPr>
        <w:t>nd</w:t>
      </w:r>
      <w:r w:rsidR="00414B3A">
        <w:t xml:space="preserve"> World Congress of Endoscopic Ear Surgery, members of the International Working </w:t>
      </w:r>
      <w:r w:rsidR="00012C8A">
        <w:t>Group of Endoscopic Ear Surgery and</w:t>
      </w:r>
      <w:r w:rsidR="00FB5D5E">
        <w:t xml:space="preserve"> </w:t>
      </w:r>
      <w:r w:rsidR="00414B3A">
        <w:t xml:space="preserve">attendees of </w:t>
      </w:r>
      <w:r w:rsidR="00FB5D5E">
        <w:t>a</w:t>
      </w:r>
      <w:r w:rsidR="00414B3A">
        <w:t xml:space="preserve"> </w:t>
      </w:r>
      <w:commentRangeStart w:id="4"/>
      <w:r w:rsidR="00414B3A">
        <w:t>T</w:t>
      </w:r>
      <w:r w:rsidR="00FB5D5E">
        <w:t>EES course in Japan</w:t>
      </w:r>
      <w:commentRangeEnd w:id="4"/>
      <w:r w:rsidR="00012C8A">
        <w:rPr>
          <w:rStyle w:val="CommentReference"/>
        </w:rPr>
        <w:commentReference w:id="4"/>
      </w:r>
      <w:r w:rsidR="00012C8A">
        <w:t xml:space="preserve">. </w:t>
      </w:r>
      <w:r>
        <w:t xml:space="preserve">After obtaining approval of the protocol from the Research Ethics Board at the Hospital for Sick Children, Toronto, surgeons were invited to participate in the survey. The top of the online survey includes a letter of information and informed consent was assumed upon anonymous completion of the questionnaire. All information was stored confidentially. </w:t>
      </w:r>
    </w:p>
    <w:p w:rsidR="00507EE6" w:rsidRDefault="00507EE6" w:rsidP="00EB0289"/>
    <w:p w:rsidR="00507EE6" w:rsidRDefault="00507EE6" w:rsidP="00EB0289">
      <w:pPr>
        <w:pStyle w:val="Heading3"/>
      </w:pPr>
      <w:r>
        <w:t xml:space="preserve">Data Analysis: </w:t>
      </w:r>
    </w:p>
    <w:p w:rsidR="00414B3A" w:rsidRPr="00E405EC" w:rsidRDefault="00204EC7" w:rsidP="00EB0289">
      <w:r>
        <w:tab/>
        <w:t xml:space="preserve">Data were analyzed using </w:t>
      </w:r>
      <w:r w:rsidR="007679DF">
        <w:t xml:space="preserve">a </w:t>
      </w:r>
      <w:r>
        <w:t>descri</w:t>
      </w:r>
      <w:r w:rsidR="007679DF">
        <w:t xml:space="preserve">ptive format. </w:t>
      </w:r>
      <w:r w:rsidR="008C5735">
        <w:t>The quantitative data were analyzed by the means, with a confi</w:t>
      </w:r>
      <w:r w:rsidR="00611FC6">
        <w:t>dence interval of 95% using JMP</w:t>
      </w:r>
      <w:r w:rsidR="005832EC">
        <w:t xml:space="preserve"> statistical</w:t>
      </w:r>
      <w:r w:rsidR="0071589A">
        <w:t xml:space="preserve"> </w:t>
      </w:r>
      <w:r w:rsidR="005832EC">
        <w:t xml:space="preserve">analysis software (JMP Version 13.0, SAS Institute Inc.) </w:t>
      </w:r>
      <w:r w:rsidR="00FB5D5E">
        <w:t>ANOVA was used to determine if surgeon experience and the use of a specialized TEES instrument set affected the degree of need for each difficulty.</w:t>
      </w:r>
      <w:r w:rsidR="0071589A">
        <w:t xml:space="preserve"> </w:t>
      </w:r>
      <w:r w:rsidR="00B41F34">
        <w:t xml:space="preserve">The </w:t>
      </w:r>
      <w:r w:rsidR="00B41F34">
        <w:lastRenderedPageBreak/>
        <w:t>difficulties were ranked in order of greatest to least</w:t>
      </w:r>
      <w:r w:rsidR="00FB5D5E">
        <w:t xml:space="preserve"> degree of</w:t>
      </w:r>
      <w:r w:rsidR="00B41F34">
        <w:t xml:space="preserve"> need. </w:t>
      </w:r>
      <w:r w:rsidR="00E47714">
        <w:t xml:space="preserve">Qualitative data </w:t>
      </w:r>
      <w:r w:rsidR="00F822C7">
        <w:t>was</w:t>
      </w:r>
      <w:r w:rsidR="00E47714">
        <w:t xml:space="preserve"> analyzed by grouping the responses into themes/categories which would describe additional difficulties those tools would address. </w:t>
      </w:r>
    </w:p>
    <w:p w:rsidR="00480BFD" w:rsidRDefault="00480BFD" w:rsidP="00EB0289">
      <w:pPr>
        <w:rPr>
          <w:lang w:val="en-CA"/>
        </w:rPr>
      </w:pPr>
    </w:p>
    <w:p w:rsidR="00903993" w:rsidRDefault="00015BCD" w:rsidP="00EB0289">
      <w:pPr>
        <w:pStyle w:val="Heading2"/>
      </w:pPr>
      <w:r>
        <w:t>Results:</w:t>
      </w:r>
    </w:p>
    <w:p w:rsidR="00903993" w:rsidRDefault="00903993" w:rsidP="00EB0289">
      <w:pPr>
        <w:pStyle w:val="Heading3"/>
      </w:pPr>
      <w:r>
        <w:t>Study Participants and Demographics</w:t>
      </w:r>
    </w:p>
    <w:p w:rsidR="00903993" w:rsidRDefault="00F667AA" w:rsidP="00EB0289">
      <w:r w:rsidRPr="00012C8A">
        <w:rPr>
          <w:highlight w:val="yellow"/>
        </w:rPr>
        <w:t>4</w:t>
      </w:r>
      <w:r>
        <w:t xml:space="preserve">9 people responses were received, with a response rate of </w:t>
      </w:r>
      <w:r w:rsidRPr="00903993">
        <w:rPr>
          <w:highlight w:val="yellow"/>
        </w:rPr>
        <w:t>&lt;???&gt;.</w:t>
      </w:r>
      <w:r>
        <w:t xml:space="preserve"> </w:t>
      </w:r>
      <w:r w:rsidR="00903993">
        <w:t xml:space="preserve">The questionnaire was sent to </w:t>
      </w:r>
      <w:r w:rsidR="00903993" w:rsidRPr="00903993">
        <w:rPr>
          <w:highlight w:val="yellow"/>
        </w:rPr>
        <w:t>&lt;???&gt;</w:t>
      </w:r>
      <w:r w:rsidR="00903993">
        <w:t xml:space="preserve"> </w:t>
      </w:r>
      <w:proofErr w:type="gramStart"/>
      <w:r w:rsidR="00903993">
        <w:t>number</w:t>
      </w:r>
      <w:proofErr w:type="gramEnd"/>
      <w:r w:rsidR="00903993">
        <w:t xml:space="preserve"> of people. </w:t>
      </w:r>
      <w:r w:rsidR="00903993" w:rsidRPr="00903993">
        <w:rPr>
          <w:highlight w:val="yellow"/>
        </w:rPr>
        <w:t>(</w:t>
      </w:r>
      <w:proofErr w:type="gramStart"/>
      <w:r w:rsidR="00903993" w:rsidRPr="00903993">
        <w:rPr>
          <w:highlight w:val="yellow"/>
        </w:rPr>
        <w:t>attendees</w:t>
      </w:r>
      <w:proofErr w:type="gramEnd"/>
      <w:r w:rsidR="00903993" w:rsidRPr="00903993">
        <w:rPr>
          <w:highlight w:val="yellow"/>
        </w:rPr>
        <w:t xml:space="preserve"> of 2</w:t>
      </w:r>
      <w:r w:rsidR="00903993" w:rsidRPr="00903993">
        <w:rPr>
          <w:highlight w:val="yellow"/>
          <w:vertAlign w:val="superscript"/>
        </w:rPr>
        <w:t>nd</w:t>
      </w:r>
      <w:r w:rsidR="00903993" w:rsidRPr="00903993">
        <w:rPr>
          <w:highlight w:val="yellow"/>
        </w:rPr>
        <w:t xml:space="preserve"> world congress + Japan course participants + members of IWGEES).</w:t>
      </w:r>
      <w:r w:rsidR="00B5360D">
        <w:t xml:space="preserve"> </w:t>
      </w:r>
      <w:r w:rsidR="00353048">
        <w:t>16</w:t>
      </w:r>
      <w:r w:rsidR="00B5360D">
        <w:t xml:space="preserve"> </w:t>
      </w:r>
      <w:r w:rsidR="003411A3">
        <w:t xml:space="preserve">attendees at </w:t>
      </w:r>
      <w:r w:rsidR="00012C8A">
        <w:t>the 2</w:t>
      </w:r>
      <w:r w:rsidR="00012C8A" w:rsidRPr="00B5360D">
        <w:rPr>
          <w:vertAlign w:val="superscript"/>
        </w:rPr>
        <w:t>nd</w:t>
      </w:r>
      <w:r w:rsidR="00012C8A">
        <w:t xml:space="preserve"> World Congress</w:t>
      </w:r>
      <w:r w:rsidR="00B5360D">
        <w:t xml:space="preserve"> on Endoscopic Ear Surgery, six attendees of the </w:t>
      </w:r>
      <w:r w:rsidR="00B5360D" w:rsidRPr="00B5360D">
        <w:rPr>
          <w:highlight w:val="yellow"/>
        </w:rPr>
        <w:t>Japanese course</w:t>
      </w:r>
      <w:r w:rsidR="00B5360D">
        <w:t xml:space="preserve">, </w:t>
      </w:r>
      <w:r w:rsidR="00440B2E">
        <w:t xml:space="preserve">and 26 members of the International Working Group on Endoscopic Ear Surgery (IWGEES) </w:t>
      </w:r>
      <w:r w:rsidR="003411A3">
        <w:t>responded</w:t>
      </w:r>
      <w:r w:rsidR="00440B2E">
        <w:t>.</w:t>
      </w:r>
      <w:r w:rsidR="00012C8A">
        <w:t xml:space="preserve"> </w:t>
      </w:r>
      <w:r w:rsidR="005832EC">
        <w:t>To organize the respondents, t</w:t>
      </w:r>
      <w:r w:rsidR="00903993">
        <w:t xml:space="preserve">he questionnaire asked surgeons to indicate </w:t>
      </w:r>
      <w:r w:rsidR="00903993" w:rsidRPr="00012C8A">
        <w:t>the percent</w:t>
      </w:r>
      <w:r w:rsidR="00E443F5" w:rsidRPr="00012C8A">
        <w:t>age</w:t>
      </w:r>
      <w:r w:rsidR="00903993" w:rsidRPr="00012C8A">
        <w:t xml:space="preserve"> of surgeries</w:t>
      </w:r>
      <w:r w:rsidR="00903993">
        <w:t xml:space="preserve"> </w:t>
      </w:r>
      <w:r w:rsidR="00426049">
        <w:t>they perform by</w:t>
      </w:r>
      <w:r w:rsidR="00903993">
        <w:t xml:space="preserve"> TEES and whether they use a specialized TEES instrument set. </w:t>
      </w:r>
      <w:r w:rsidR="005832EC">
        <w:t xml:space="preserve">This </w:t>
      </w:r>
      <w:r w:rsidR="00903993">
        <w:t xml:space="preserve">is summarized in Tables </w:t>
      </w:r>
      <w:r w:rsidR="00012C8A">
        <w:t>2</w:t>
      </w:r>
      <w:r w:rsidR="00903993">
        <w:t xml:space="preserve"> and </w:t>
      </w:r>
      <w:r w:rsidR="00012C8A">
        <w:t>3</w:t>
      </w:r>
      <w:r w:rsidR="00903993">
        <w:t xml:space="preserve">. </w:t>
      </w:r>
    </w:p>
    <w:p w:rsidR="00903993" w:rsidRDefault="00903993" w:rsidP="00EB0289">
      <w:r>
        <w:t xml:space="preserve">Table </w:t>
      </w:r>
      <w:r w:rsidR="00012C8A">
        <w:t>2</w:t>
      </w:r>
      <w:r>
        <w:t xml:space="preserve">: Percent of surgeries performed totally </w:t>
      </w:r>
      <w:proofErr w:type="spellStart"/>
      <w:r>
        <w:t>endoscopically</w:t>
      </w:r>
      <w:proofErr w:type="spellEnd"/>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r>
              <w:t xml:space="preserve">Percent of Surgeries Performed Totally </w:t>
            </w:r>
            <w:proofErr w:type="spellStart"/>
            <w:r>
              <w:t>Endoscopically</w:t>
            </w:r>
            <w:proofErr w:type="spellEnd"/>
          </w:p>
        </w:tc>
        <w:tc>
          <w:tcPr>
            <w:tcW w:w="2975" w:type="dxa"/>
            <w:shd w:val="clear" w:color="auto" w:fill="000000" w:themeFill="text1"/>
          </w:tcPr>
          <w:p w:rsidR="00E47714" w:rsidRDefault="00E47714" w:rsidP="00EB0289">
            <w:r>
              <w:t>Number of Respondents</w:t>
            </w:r>
          </w:p>
        </w:tc>
      </w:tr>
      <w:tr w:rsidR="00012C8A" w:rsidTr="00347A99">
        <w:tc>
          <w:tcPr>
            <w:tcW w:w="4788" w:type="dxa"/>
          </w:tcPr>
          <w:p w:rsidR="00012C8A" w:rsidRDefault="00012C8A" w:rsidP="00EB0289">
            <w:r>
              <w:t>0%</w:t>
            </w:r>
          </w:p>
        </w:tc>
        <w:tc>
          <w:tcPr>
            <w:tcW w:w="2975" w:type="dxa"/>
          </w:tcPr>
          <w:p w:rsidR="00012C8A" w:rsidRDefault="00012C8A" w:rsidP="00EB0289">
            <w:r>
              <w:t>4</w:t>
            </w:r>
          </w:p>
        </w:tc>
      </w:tr>
      <w:tr w:rsidR="00012C8A" w:rsidTr="0022082B">
        <w:trPr>
          <w:trHeight w:val="326"/>
        </w:trPr>
        <w:tc>
          <w:tcPr>
            <w:tcW w:w="4788" w:type="dxa"/>
          </w:tcPr>
          <w:p w:rsidR="00012C8A" w:rsidRDefault="00012C8A" w:rsidP="00EB0289">
            <w:r>
              <w:t>Up to 50%</w:t>
            </w:r>
          </w:p>
        </w:tc>
        <w:tc>
          <w:tcPr>
            <w:tcW w:w="2975" w:type="dxa"/>
          </w:tcPr>
          <w:p w:rsidR="00012C8A" w:rsidRDefault="00012C8A" w:rsidP="00EB0289">
            <w:r>
              <w:t>15</w:t>
            </w:r>
          </w:p>
        </w:tc>
      </w:tr>
      <w:tr w:rsidR="00012C8A" w:rsidTr="00347A99">
        <w:tc>
          <w:tcPr>
            <w:tcW w:w="4788" w:type="dxa"/>
          </w:tcPr>
          <w:p w:rsidR="00012C8A" w:rsidRDefault="00012C8A" w:rsidP="00EB0289">
            <w:r>
              <w:t>50%-90%</w:t>
            </w:r>
          </w:p>
        </w:tc>
        <w:tc>
          <w:tcPr>
            <w:tcW w:w="2975" w:type="dxa"/>
          </w:tcPr>
          <w:p w:rsidR="00012C8A" w:rsidRDefault="0022082B" w:rsidP="00EB0289">
            <w:r>
              <w:t>20</w:t>
            </w:r>
          </w:p>
        </w:tc>
      </w:tr>
      <w:tr w:rsidR="00012C8A" w:rsidTr="0022082B">
        <w:trPr>
          <w:trHeight w:val="256"/>
        </w:trPr>
        <w:tc>
          <w:tcPr>
            <w:tcW w:w="4788" w:type="dxa"/>
          </w:tcPr>
          <w:p w:rsidR="00012C8A" w:rsidRDefault="00012C8A" w:rsidP="00EB0289">
            <w:r>
              <w:t>More than 90%</w:t>
            </w:r>
          </w:p>
        </w:tc>
        <w:tc>
          <w:tcPr>
            <w:tcW w:w="2975" w:type="dxa"/>
          </w:tcPr>
          <w:p w:rsidR="00012C8A" w:rsidRDefault="0022082B" w:rsidP="00EB0289">
            <w:r>
              <w:t>10</w:t>
            </w:r>
          </w:p>
        </w:tc>
      </w:tr>
    </w:tbl>
    <w:p w:rsidR="00015BCD" w:rsidRDefault="00015BCD" w:rsidP="00EB0289"/>
    <w:p w:rsidR="00903993" w:rsidRDefault="00903993" w:rsidP="00EB0289">
      <w:r>
        <w:t xml:space="preserve">Table </w:t>
      </w:r>
      <w:r w:rsidR="00012C8A">
        <w:t>3</w:t>
      </w:r>
      <w:r>
        <w:t>: Use of specialized TEES Instrument set</w:t>
      </w:r>
    </w:p>
    <w:tbl>
      <w:tblPr>
        <w:tblStyle w:val="TableGrid"/>
        <w:tblW w:w="0" w:type="auto"/>
        <w:tblLook w:val="04A0"/>
      </w:tblPr>
      <w:tblGrid>
        <w:gridCol w:w="4788"/>
        <w:gridCol w:w="2975"/>
      </w:tblGrid>
      <w:tr w:rsidR="00E47714" w:rsidTr="00E47714">
        <w:tc>
          <w:tcPr>
            <w:tcW w:w="4788" w:type="dxa"/>
            <w:shd w:val="clear" w:color="auto" w:fill="000000" w:themeFill="text1"/>
          </w:tcPr>
          <w:p w:rsidR="00E47714" w:rsidRDefault="00E47714" w:rsidP="00EB0289">
            <w:r>
              <w:t>Use of TEES Instrument Set</w:t>
            </w:r>
          </w:p>
        </w:tc>
        <w:tc>
          <w:tcPr>
            <w:tcW w:w="2975" w:type="dxa"/>
            <w:shd w:val="clear" w:color="auto" w:fill="000000" w:themeFill="text1"/>
          </w:tcPr>
          <w:p w:rsidR="00E47714" w:rsidRDefault="00E47714" w:rsidP="00EB0289">
            <w:r>
              <w:t>Number of Respondents</w:t>
            </w:r>
          </w:p>
        </w:tc>
      </w:tr>
      <w:tr w:rsidR="00012C8A" w:rsidTr="00E47714">
        <w:tc>
          <w:tcPr>
            <w:tcW w:w="4788" w:type="dxa"/>
          </w:tcPr>
          <w:p w:rsidR="00012C8A" w:rsidRDefault="00012C8A" w:rsidP="00EB0289">
            <w:r>
              <w:t>Yes</w:t>
            </w:r>
          </w:p>
        </w:tc>
        <w:tc>
          <w:tcPr>
            <w:tcW w:w="2975" w:type="dxa"/>
          </w:tcPr>
          <w:p w:rsidR="00012C8A" w:rsidRDefault="00780B9C" w:rsidP="00EB0289">
            <w:r>
              <w:t>38</w:t>
            </w:r>
          </w:p>
        </w:tc>
      </w:tr>
      <w:tr w:rsidR="00012C8A" w:rsidTr="00E47714">
        <w:tc>
          <w:tcPr>
            <w:tcW w:w="4788" w:type="dxa"/>
          </w:tcPr>
          <w:p w:rsidR="00012C8A" w:rsidRDefault="00012C8A" w:rsidP="00EB0289">
            <w:r>
              <w:t>No</w:t>
            </w:r>
          </w:p>
        </w:tc>
        <w:tc>
          <w:tcPr>
            <w:tcW w:w="2975" w:type="dxa"/>
          </w:tcPr>
          <w:p w:rsidR="00012C8A" w:rsidRDefault="00012C8A" w:rsidP="00EB0289">
            <w:r>
              <w:t>1</w:t>
            </w:r>
            <w:r w:rsidR="00780B9C">
              <w:t>1</w:t>
            </w:r>
          </w:p>
        </w:tc>
      </w:tr>
    </w:tbl>
    <w:p w:rsidR="00E47714" w:rsidRDefault="00E47714" w:rsidP="00EB0289"/>
    <w:p w:rsidR="00350E52" w:rsidRDefault="00462FE5" w:rsidP="00EB0289">
      <w:pPr>
        <w:pStyle w:val="Heading2"/>
      </w:pPr>
      <w:r w:rsidRPr="00462FE5">
        <w:lastRenderedPageBreak/>
        <w:drawing>
          <wp:inline distT="0" distB="0" distL="0" distR="0">
            <wp:extent cx="5934076" cy="3495676"/>
            <wp:effectExtent l="19050" t="0" r="28574" b="9524"/>
            <wp:docPr id="8"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8"/>
              </a:graphicData>
            </a:graphic>
          </wp:inline>
        </w:drawing>
      </w:r>
    </w:p>
    <w:p w:rsidR="00350E52" w:rsidRDefault="00350E52" w:rsidP="00EB0289">
      <w:pPr>
        <w:pStyle w:val="Heading2"/>
      </w:pPr>
    </w:p>
    <w:p w:rsidR="000F119D" w:rsidRDefault="009C0B4A" w:rsidP="00EB0289">
      <w:r>
        <w:t xml:space="preserve">  </w:t>
      </w:r>
      <w:r w:rsidR="00353048">
        <w:t xml:space="preserve">Figure XXX. % Need to Facilitate the Difficulties </w:t>
      </w:r>
      <w:proofErr w:type="gramStart"/>
      <w:r w:rsidR="00353048">
        <w:t>During</w:t>
      </w:r>
      <w:proofErr w:type="gramEnd"/>
      <w:r w:rsidR="00353048">
        <w:t xml:space="preserve"> TEES</w:t>
      </w:r>
    </w:p>
    <w:p w:rsidR="00395492" w:rsidRDefault="00395492" w:rsidP="00EB0289"/>
    <w:p w:rsidR="00FD4284" w:rsidRDefault="00FD4284" w:rsidP="00EB0289">
      <w:pPr>
        <w:pStyle w:val="Heading3"/>
      </w:pPr>
      <w:r>
        <w:t xml:space="preserve">Difficulty during TEES that exhibits the greatest need by surgeons: </w:t>
      </w:r>
    </w:p>
    <w:p w:rsidR="000E6B39" w:rsidRDefault="000F119D" w:rsidP="00EB0289">
      <w:r>
        <w:t xml:space="preserve">The </w:t>
      </w:r>
      <w:r w:rsidR="005832EC">
        <w:t xml:space="preserve">average </w:t>
      </w:r>
      <w:r>
        <w:t xml:space="preserve">degree of need </w:t>
      </w:r>
      <w:r w:rsidR="005832EC">
        <w:t>for</w:t>
      </w:r>
      <w:r>
        <w:t xml:space="preserve"> each difficulty </w:t>
      </w:r>
      <w:r w:rsidR="00426049">
        <w:t>exceeded</w:t>
      </w:r>
      <w:r>
        <w:t xml:space="preserve"> 50%, suggesting that </w:t>
      </w:r>
      <w:r w:rsidR="005832EC">
        <w:t>all challenges presented</w:t>
      </w:r>
      <w:r>
        <w:t xml:space="preserve"> are experienced significantly by the respondents. Reaching structures visualized by the endoscope and dissection and removal of cholesteatoma resulted in </w:t>
      </w:r>
      <w:r w:rsidR="00426049">
        <w:t xml:space="preserve">the highest degree of need at </w:t>
      </w:r>
      <w:r w:rsidR="00426049" w:rsidRPr="00012C8A">
        <w:rPr>
          <w:highlight w:val="yellow"/>
        </w:rPr>
        <w:t>83</w:t>
      </w:r>
      <w:r w:rsidRPr="00012C8A">
        <w:rPr>
          <w:highlight w:val="yellow"/>
        </w:rPr>
        <w:t>%</w:t>
      </w:r>
      <w:r w:rsidRPr="00012C8A">
        <w:rPr>
          <w:highlight w:val="yellow"/>
        </w:rPr>
        <w:sym w:font="Symbol" w:char="F0B1"/>
      </w:r>
      <w:r w:rsidR="00462FE5">
        <w:rPr>
          <w:highlight w:val="yellow"/>
        </w:rPr>
        <w:t>3</w:t>
      </w:r>
      <w:r w:rsidR="00426049" w:rsidRPr="00012C8A">
        <w:rPr>
          <w:highlight w:val="yellow"/>
        </w:rPr>
        <w:t>% and 7</w:t>
      </w:r>
      <w:r w:rsidR="00012C8A" w:rsidRPr="00012C8A">
        <w:rPr>
          <w:highlight w:val="yellow"/>
        </w:rPr>
        <w:t>8</w:t>
      </w:r>
      <w:r w:rsidRPr="00012C8A">
        <w:rPr>
          <w:highlight w:val="yellow"/>
        </w:rPr>
        <w:t>%</w:t>
      </w:r>
      <w:r w:rsidRPr="00012C8A">
        <w:rPr>
          <w:highlight w:val="yellow"/>
        </w:rPr>
        <w:sym w:font="Symbol" w:char="F0B1"/>
      </w:r>
      <w:r w:rsidR="00462FE5">
        <w:t>3</w:t>
      </w:r>
      <w:r w:rsidR="00051416">
        <w:t>%</w:t>
      </w:r>
      <w:r>
        <w:t>, respectively.</w:t>
      </w:r>
    </w:p>
    <w:p w:rsidR="00F56777" w:rsidRDefault="00F56777" w:rsidP="00EB0289"/>
    <w:p w:rsidR="00FD4284" w:rsidRDefault="00FD4284" w:rsidP="00EB0289">
      <w:pPr>
        <w:pStyle w:val="Heading3"/>
      </w:pPr>
      <w:r>
        <w:t xml:space="preserve">Effect of percent of surgeries performed totally </w:t>
      </w:r>
      <w:proofErr w:type="spellStart"/>
      <w:r>
        <w:t>endoscopically</w:t>
      </w:r>
      <w:proofErr w:type="spellEnd"/>
      <w:r>
        <w:t xml:space="preserve"> on difficulties experienced: </w:t>
      </w:r>
    </w:p>
    <w:p w:rsidR="00426049" w:rsidRDefault="00426049" w:rsidP="00EB0289">
      <w:r>
        <w:t xml:space="preserve">ANOVA with an alpha of 0.05 showed that the percent of surgeries performed totally </w:t>
      </w:r>
      <w:proofErr w:type="spellStart"/>
      <w:r>
        <w:t>endoscopically</w:t>
      </w:r>
      <w:proofErr w:type="spellEnd"/>
      <w:r>
        <w:t xml:space="preserve"> had </w:t>
      </w:r>
      <w:r w:rsidR="00933020">
        <w:t>a</w:t>
      </w:r>
      <w:r>
        <w:t xml:space="preserve"> significant effect on the degree of need for </w:t>
      </w:r>
      <w:r w:rsidR="00933020">
        <w:t>the following difficulties</w:t>
      </w:r>
      <w:r>
        <w:t>.</w:t>
      </w:r>
      <w:r w:rsidR="00933020">
        <w:t xml:space="preserve"> </w:t>
      </w:r>
    </w:p>
    <w:p w:rsidR="00997A73" w:rsidRDefault="00997A73" w:rsidP="00EB0289">
      <w:pPr>
        <w:rPr>
          <w:highlight w:val="red"/>
        </w:rPr>
      </w:pPr>
    </w:p>
    <w:p w:rsidR="00933020" w:rsidRDefault="00676630" w:rsidP="00EB0289">
      <w:r w:rsidRPr="00997A73">
        <w:rPr>
          <w:highlight w:val="red"/>
        </w:rPr>
        <w:t>Question: which percent level of TEES experience is the one that is different?</w:t>
      </w:r>
      <w:r>
        <w:t xml:space="preserve"> </w:t>
      </w:r>
    </w:p>
    <w:p w:rsidR="003145AA" w:rsidRDefault="003145AA" w:rsidP="00EB0289"/>
    <w:p w:rsidR="003145AA" w:rsidRDefault="003145AA" w:rsidP="00EB0289">
      <w:r>
        <w:t xml:space="preserve">Table XXX. This table reports the significant effect of TEES experience on the degree of need to facilitate </w:t>
      </w:r>
      <w:proofErr w:type="gramStart"/>
      <w:r>
        <w:t>TEES</w:t>
      </w:r>
      <w:proofErr w:type="gramEnd"/>
      <w:r>
        <w:t xml:space="preserve"> challenges.</w:t>
      </w:r>
    </w:p>
    <w:tbl>
      <w:tblPr>
        <w:tblStyle w:val="TableGrid"/>
        <w:tblW w:w="0" w:type="auto"/>
        <w:tblLook w:val="04A0"/>
      </w:tblPr>
      <w:tblGrid>
        <w:gridCol w:w="3192"/>
        <w:gridCol w:w="1452"/>
        <w:gridCol w:w="4932"/>
      </w:tblGrid>
      <w:tr w:rsidR="00567206" w:rsidTr="00942B06">
        <w:tc>
          <w:tcPr>
            <w:tcW w:w="3192" w:type="dxa"/>
            <w:shd w:val="clear" w:color="auto" w:fill="000000" w:themeFill="text1"/>
          </w:tcPr>
          <w:p w:rsidR="00567206" w:rsidRPr="00942B06" w:rsidRDefault="00567206" w:rsidP="00EB0289">
            <w:r w:rsidRPr="00942B06">
              <w:t>TEES Difficulty</w:t>
            </w:r>
            <w:r w:rsidR="003145AA" w:rsidRPr="00942B06">
              <w:t xml:space="preserve"> </w:t>
            </w:r>
          </w:p>
        </w:tc>
        <w:tc>
          <w:tcPr>
            <w:tcW w:w="1452" w:type="dxa"/>
            <w:shd w:val="clear" w:color="auto" w:fill="000000" w:themeFill="text1"/>
          </w:tcPr>
          <w:p w:rsidR="00567206" w:rsidRPr="00942B06" w:rsidRDefault="00567206" w:rsidP="00EB0289">
            <w:r w:rsidRPr="00942B06">
              <w:t xml:space="preserve">Significant ANOVA* </w:t>
            </w:r>
            <w:r w:rsidR="003145AA" w:rsidRPr="00942B06">
              <w:t>p-value</w:t>
            </w:r>
          </w:p>
        </w:tc>
        <w:tc>
          <w:tcPr>
            <w:tcW w:w="4932" w:type="dxa"/>
            <w:shd w:val="clear" w:color="auto" w:fill="000000" w:themeFill="text1"/>
          </w:tcPr>
          <w:p w:rsidR="00567206" w:rsidRPr="00942B06" w:rsidRDefault="00567206" w:rsidP="00EB0289">
            <w:r w:rsidRPr="00942B06">
              <w:t>Comparison of Means*</w:t>
            </w:r>
          </w:p>
        </w:tc>
      </w:tr>
      <w:tr w:rsidR="00567206" w:rsidTr="003145AA">
        <w:tc>
          <w:tcPr>
            <w:tcW w:w="3192" w:type="dxa"/>
          </w:tcPr>
          <w:p w:rsidR="00567206" w:rsidRDefault="003145AA" w:rsidP="00EB0289">
            <w:r>
              <w:t>Reaching structures</w:t>
            </w:r>
          </w:p>
        </w:tc>
        <w:tc>
          <w:tcPr>
            <w:tcW w:w="1452" w:type="dxa"/>
          </w:tcPr>
          <w:p w:rsidR="00567206" w:rsidRDefault="003145AA" w:rsidP="00EB0289">
            <w:r>
              <w:t>0.0336</w:t>
            </w:r>
          </w:p>
        </w:tc>
        <w:tc>
          <w:tcPr>
            <w:tcW w:w="4932" w:type="dxa"/>
          </w:tcPr>
          <w:p w:rsidR="00567206" w:rsidRDefault="003145AA" w:rsidP="00EB0289">
            <w:r>
              <w:t xml:space="preserve">Degree of need: </w:t>
            </w:r>
          </w:p>
          <w:p w:rsidR="003145AA" w:rsidRDefault="003145AA" w:rsidP="00EB0289">
            <w:r>
              <w:t>More than 90% &gt; Up to 50%, p-value = 0.0120</w:t>
            </w:r>
          </w:p>
          <w:p w:rsidR="003145AA" w:rsidRDefault="003145AA" w:rsidP="00EB0289">
            <w:r>
              <w:t>50%-90% &gt; Up to 50%, p-value = 0.0170</w:t>
            </w:r>
          </w:p>
        </w:tc>
      </w:tr>
      <w:tr w:rsidR="00567206" w:rsidTr="003145AA">
        <w:tc>
          <w:tcPr>
            <w:tcW w:w="3192" w:type="dxa"/>
          </w:tcPr>
          <w:p w:rsidR="00567206" w:rsidRDefault="003145AA" w:rsidP="00EB0289">
            <w:r>
              <w:t>Positioning a graft</w:t>
            </w:r>
          </w:p>
        </w:tc>
        <w:tc>
          <w:tcPr>
            <w:tcW w:w="1452" w:type="dxa"/>
          </w:tcPr>
          <w:p w:rsidR="00567206" w:rsidRDefault="003145AA" w:rsidP="00EB0289">
            <w:r>
              <w:t>0.0064</w:t>
            </w:r>
          </w:p>
        </w:tc>
        <w:tc>
          <w:tcPr>
            <w:tcW w:w="4932" w:type="dxa"/>
          </w:tcPr>
          <w:p w:rsidR="00567206" w:rsidRDefault="003D2BD1" w:rsidP="00EB0289">
            <w:r>
              <w:t>More than 90% &gt; Up to 50%, p-value = 0.0008</w:t>
            </w:r>
          </w:p>
          <w:p w:rsidR="003D2BD1" w:rsidRDefault="003D2BD1" w:rsidP="00EB0289">
            <w:r>
              <w:lastRenderedPageBreak/>
              <w:t>More than 90% &gt; 0, p-value = 0.0328</w:t>
            </w:r>
          </w:p>
          <w:p w:rsidR="003D2BD1" w:rsidRDefault="003D2BD1" w:rsidP="00EB0289">
            <w:r>
              <w:t>50%-90% &gt; Up to 50%, p-value = 0.0415</w:t>
            </w:r>
          </w:p>
        </w:tc>
      </w:tr>
      <w:tr w:rsidR="00567206" w:rsidTr="003145AA">
        <w:tc>
          <w:tcPr>
            <w:tcW w:w="3192" w:type="dxa"/>
          </w:tcPr>
          <w:p w:rsidR="00567206" w:rsidRDefault="003145AA" w:rsidP="00EB0289">
            <w:r>
              <w:lastRenderedPageBreak/>
              <w:t xml:space="preserve">Dissection and removal of cholesteatoma </w:t>
            </w:r>
          </w:p>
        </w:tc>
        <w:tc>
          <w:tcPr>
            <w:tcW w:w="1452" w:type="dxa"/>
          </w:tcPr>
          <w:p w:rsidR="00567206" w:rsidRDefault="003145AA" w:rsidP="00EB0289">
            <w:r>
              <w:t>0.0463</w:t>
            </w:r>
          </w:p>
        </w:tc>
        <w:tc>
          <w:tcPr>
            <w:tcW w:w="4932" w:type="dxa"/>
          </w:tcPr>
          <w:p w:rsidR="00567206" w:rsidRDefault="003D2BD1" w:rsidP="00EB0289">
            <w:r>
              <w:t>50%-90% &gt; 0, p-value = 0.0173</w:t>
            </w:r>
          </w:p>
          <w:p w:rsidR="003D2BD1" w:rsidRDefault="003D2BD1" w:rsidP="00EB0289">
            <w:r>
              <w:t>More than 90% &gt; 0, p-value = 0.0329</w:t>
            </w:r>
          </w:p>
        </w:tc>
      </w:tr>
    </w:tbl>
    <w:p w:rsidR="00426049" w:rsidRDefault="00567206" w:rsidP="00EB0289">
      <w:r>
        <w:t>*ANOVA was performed</w:t>
      </w:r>
      <w:r w:rsidR="00997A73">
        <w:t xml:space="preserve"> and the p-value was calculated using the F-statistic,</w:t>
      </w:r>
      <w:r>
        <w:t xml:space="preserve"> and comparison of the means was calculated by comparing each pair </w:t>
      </w:r>
      <w:commentRangeStart w:id="5"/>
      <w:r>
        <w:t xml:space="preserve">using a one tailed </w:t>
      </w:r>
      <w:commentRangeEnd w:id="5"/>
      <w:r>
        <w:rPr>
          <w:rStyle w:val="CommentReference"/>
        </w:rPr>
        <w:commentReference w:id="5"/>
      </w:r>
      <w:r>
        <w:t xml:space="preserve">Student’s t test, </w:t>
      </w:r>
      <w:r>
        <w:sym w:font="Symbol" w:char="F061"/>
      </w:r>
      <w:r>
        <w:t xml:space="preserve"> = 0.05. </w:t>
      </w:r>
    </w:p>
    <w:p w:rsidR="00997A73" w:rsidRDefault="00997A73" w:rsidP="00EB0289"/>
    <w:p w:rsidR="007C6150" w:rsidRDefault="007C6150" w:rsidP="00EB0289">
      <w:r w:rsidRPr="007C6150">
        <w:rPr>
          <w:noProof/>
          <w:lang w:val="en-CA" w:eastAsia="en-CA"/>
        </w:rPr>
        <w:drawing>
          <wp:inline distT="0" distB="0" distL="0" distR="0">
            <wp:extent cx="4773288" cy="4101152"/>
            <wp:effectExtent l="19050" t="0" r="8262"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cstate="print"/>
                    <a:stretch>
                      <a:fillRect/>
                    </a:stretch>
                  </pic:blipFill>
                  <pic:spPr>
                    <a:xfrm>
                      <a:off x="0" y="0"/>
                      <a:ext cx="4775539" cy="4103086"/>
                    </a:xfrm>
                    <a:prstGeom prst="rect">
                      <a:avLst/>
                    </a:prstGeom>
                  </pic:spPr>
                </pic:pic>
              </a:graphicData>
            </a:graphic>
          </wp:inline>
        </w:drawing>
      </w:r>
    </w:p>
    <w:p w:rsidR="007C6150" w:rsidRDefault="007C6150" w:rsidP="00EB0289">
      <w:r>
        <w:t xml:space="preserve">According to a one-tailed t-test with </w:t>
      </w:r>
      <w:r>
        <w:sym w:font="Symbol" w:char="F061"/>
      </w:r>
      <w:r>
        <w:t xml:space="preserve"> = 0.05, respondents who perform 50%-90% and more than 90% of TEES reported significantly greater need of dissection and removal of cholesteatoma than those who perform 0% of TEES, p=0.0173 and 0.0329, respectively. </w:t>
      </w:r>
    </w:p>
    <w:p w:rsidR="007C6150" w:rsidRPr="00426049" w:rsidRDefault="007C6150" w:rsidP="00EB0289"/>
    <w:p w:rsidR="00FD4284" w:rsidRPr="00FD4284" w:rsidRDefault="00FD4284" w:rsidP="00EB0289">
      <w:pPr>
        <w:pStyle w:val="Heading3"/>
      </w:pPr>
      <w:r>
        <w:t xml:space="preserve">Effect of using a specialized TEES instrument set on difficulties experienced: </w:t>
      </w:r>
    </w:p>
    <w:p w:rsidR="00933020" w:rsidRDefault="00B5360D" w:rsidP="00EB0289">
      <w:r>
        <w:t xml:space="preserve">The effect of using a specialized TEES instrument set on reported need was tested using a </w:t>
      </w:r>
      <w:commentRangeStart w:id="6"/>
      <w:commentRangeStart w:id="7"/>
      <w:r w:rsidR="00B52404" w:rsidRPr="00B52404">
        <w:rPr>
          <w:highlight w:val="yellow"/>
        </w:rPr>
        <w:t xml:space="preserve">one tailed t-test </w:t>
      </w:r>
      <w:commentRangeEnd w:id="6"/>
      <w:r w:rsidR="00B52404" w:rsidRPr="00B52404">
        <w:rPr>
          <w:rStyle w:val="CommentReference"/>
        </w:rPr>
        <w:commentReference w:id="6"/>
      </w:r>
      <w:commentRangeEnd w:id="7"/>
      <w:r w:rsidR="003E21FE">
        <w:rPr>
          <w:rStyle w:val="CommentReference"/>
        </w:rPr>
        <w:commentReference w:id="7"/>
      </w:r>
      <w:r w:rsidR="00012C8A">
        <w:t xml:space="preserve">with </w:t>
      </w:r>
      <w:r w:rsidR="00012C8A">
        <w:sym w:font="Symbol" w:char="F061"/>
      </w:r>
      <w:r w:rsidR="00012C8A">
        <w:t xml:space="preserve"> = 0.05</w:t>
      </w:r>
      <w:r>
        <w:t>, and r</w:t>
      </w:r>
      <w:r w:rsidR="00933020">
        <w:t xml:space="preserve">espondents who did not have an instrument set presented greater need </w:t>
      </w:r>
      <w:r>
        <w:t>for</w:t>
      </w:r>
      <w:r w:rsidR="00933020">
        <w:t xml:space="preserve"> an instrument to position a graft (p=</w:t>
      </w:r>
      <w:r w:rsidR="00AE0867">
        <w:t>0.0401)</w:t>
      </w:r>
      <w:r>
        <w:t>.</w:t>
      </w:r>
    </w:p>
    <w:p w:rsidR="00AE0867" w:rsidRDefault="00AE0867" w:rsidP="00EB0289">
      <w:r w:rsidRPr="00AE0867">
        <w:rPr>
          <w:noProof/>
          <w:lang w:val="en-CA" w:eastAsia="en-CA"/>
        </w:rPr>
        <w:lastRenderedPageBreak/>
        <w:drawing>
          <wp:inline distT="0" distB="0" distL="0" distR="0">
            <wp:extent cx="3107772" cy="262500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cstate="print"/>
                    <a:stretch>
                      <a:fillRect/>
                    </a:stretch>
                  </pic:blipFill>
                  <pic:spPr>
                    <a:xfrm>
                      <a:off x="0" y="0"/>
                      <a:ext cx="3110413" cy="2627235"/>
                    </a:xfrm>
                    <a:prstGeom prst="rect">
                      <a:avLst/>
                    </a:prstGeom>
                  </pic:spPr>
                </pic:pic>
              </a:graphicData>
            </a:graphic>
          </wp:inline>
        </w:drawing>
      </w:r>
    </w:p>
    <w:p w:rsidR="00AE0867" w:rsidRDefault="00AE0867" w:rsidP="00EB0289">
      <w:pPr>
        <w:pStyle w:val="ListParagraph"/>
      </w:pPr>
    </w:p>
    <w:p w:rsidR="00F56777" w:rsidRDefault="00F56777" w:rsidP="00EB0289"/>
    <w:p w:rsidR="00833647" w:rsidRDefault="00833647" w:rsidP="00EB0289">
      <w:pPr>
        <w:pStyle w:val="Heading3"/>
      </w:pPr>
      <w:r>
        <w:t xml:space="preserve">Qualitative Results: </w:t>
      </w:r>
    </w:p>
    <w:p w:rsidR="00833647" w:rsidRDefault="00833647" w:rsidP="00EB0289">
      <w:r>
        <w:t xml:space="preserve">Participants were asked to comment on any other instrumentation they would like to see modified or developed for TEES. </w:t>
      </w:r>
      <w:r w:rsidR="00736DC5">
        <w:t xml:space="preserve"> </w:t>
      </w:r>
    </w:p>
    <w:tbl>
      <w:tblPr>
        <w:tblStyle w:val="TableGrid"/>
        <w:tblW w:w="0" w:type="auto"/>
        <w:tblInd w:w="-1026" w:type="dxa"/>
        <w:tblLook w:val="04A0"/>
      </w:tblPr>
      <w:tblGrid>
        <w:gridCol w:w="1701"/>
        <w:gridCol w:w="2410"/>
        <w:gridCol w:w="2020"/>
        <w:gridCol w:w="1697"/>
        <w:gridCol w:w="1455"/>
        <w:gridCol w:w="1065"/>
      </w:tblGrid>
      <w:tr w:rsidR="004F2557" w:rsidRPr="00415610" w:rsidTr="006D67B8">
        <w:trPr>
          <w:trHeight w:val="227"/>
        </w:trPr>
        <w:tc>
          <w:tcPr>
            <w:tcW w:w="1701" w:type="dxa"/>
            <w:shd w:val="clear" w:color="auto" w:fill="000000" w:themeFill="text1"/>
          </w:tcPr>
          <w:p w:rsidR="004F2557" w:rsidRPr="00415610" w:rsidRDefault="004F2557" w:rsidP="00EB0289">
            <w:pPr>
              <w:rPr>
                <w:sz w:val="16"/>
              </w:rPr>
            </w:pPr>
            <w:r w:rsidRPr="00415610">
              <w:rPr>
                <w:sz w:val="16"/>
              </w:rPr>
              <w:t>Endoscope</w:t>
            </w:r>
          </w:p>
        </w:tc>
        <w:tc>
          <w:tcPr>
            <w:tcW w:w="8647" w:type="dxa"/>
            <w:gridSpan w:val="5"/>
            <w:shd w:val="clear" w:color="auto" w:fill="000000" w:themeFill="text1"/>
          </w:tcPr>
          <w:p w:rsidR="004F2557" w:rsidRPr="00415610" w:rsidRDefault="004F2557" w:rsidP="00EB0289">
            <w:pPr>
              <w:rPr>
                <w:sz w:val="16"/>
              </w:rPr>
            </w:pPr>
            <w:r w:rsidRPr="00415610">
              <w:rPr>
                <w:sz w:val="16"/>
              </w:rPr>
              <w:t>Instrument</w:t>
            </w:r>
          </w:p>
        </w:tc>
      </w:tr>
      <w:tr w:rsidR="004F2557" w:rsidRPr="00415610" w:rsidTr="006D67B8">
        <w:tc>
          <w:tcPr>
            <w:tcW w:w="1701" w:type="dxa"/>
            <w:shd w:val="clear" w:color="auto" w:fill="BFBFBF" w:themeFill="background1" w:themeFillShade="BF"/>
          </w:tcPr>
          <w:p w:rsidR="004F2557" w:rsidRPr="00415610" w:rsidRDefault="004F2557" w:rsidP="00EB0289">
            <w:pPr>
              <w:rPr>
                <w:sz w:val="16"/>
              </w:rPr>
            </w:pPr>
          </w:p>
        </w:tc>
        <w:tc>
          <w:tcPr>
            <w:tcW w:w="2410" w:type="dxa"/>
            <w:shd w:val="clear" w:color="auto" w:fill="BFBFBF" w:themeFill="background1" w:themeFillShade="BF"/>
          </w:tcPr>
          <w:p w:rsidR="004F2557" w:rsidRPr="00415610" w:rsidRDefault="004F2557" w:rsidP="00EB0289">
            <w:pPr>
              <w:rPr>
                <w:sz w:val="16"/>
              </w:rPr>
            </w:pPr>
            <w:r w:rsidRPr="00415610">
              <w:rPr>
                <w:sz w:val="16"/>
              </w:rPr>
              <w:t>Suction</w:t>
            </w:r>
          </w:p>
        </w:tc>
        <w:tc>
          <w:tcPr>
            <w:tcW w:w="2020" w:type="dxa"/>
            <w:shd w:val="clear" w:color="auto" w:fill="BFBFBF" w:themeFill="background1" w:themeFillShade="BF"/>
          </w:tcPr>
          <w:p w:rsidR="004F2557" w:rsidRPr="00415610" w:rsidRDefault="004F2557" w:rsidP="00EB0289">
            <w:pPr>
              <w:rPr>
                <w:sz w:val="16"/>
              </w:rPr>
            </w:pPr>
            <w:r w:rsidRPr="00415610">
              <w:rPr>
                <w:sz w:val="16"/>
              </w:rPr>
              <w:t>Cutting Bone</w:t>
            </w:r>
          </w:p>
        </w:tc>
        <w:tc>
          <w:tcPr>
            <w:tcW w:w="1697" w:type="dxa"/>
            <w:shd w:val="clear" w:color="auto" w:fill="BFBFBF" w:themeFill="background1" w:themeFillShade="BF"/>
          </w:tcPr>
          <w:p w:rsidR="004F2557" w:rsidRPr="00415610" w:rsidRDefault="004F2557" w:rsidP="00EB0289">
            <w:pPr>
              <w:rPr>
                <w:sz w:val="16"/>
              </w:rPr>
            </w:pPr>
            <w:r w:rsidRPr="00415610">
              <w:rPr>
                <w:sz w:val="16"/>
              </w:rPr>
              <w:t>Reaching areas</w:t>
            </w:r>
          </w:p>
        </w:tc>
        <w:tc>
          <w:tcPr>
            <w:tcW w:w="1455" w:type="dxa"/>
            <w:shd w:val="clear" w:color="auto" w:fill="BFBFBF" w:themeFill="background1" w:themeFillShade="BF"/>
          </w:tcPr>
          <w:p w:rsidR="004F2557" w:rsidRPr="00415610" w:rsidRDefault="004F2557" w:rsidP="00EB0289">
            <w:pPr>
              <w:rPr>
                <w:sz w:val="16"/>
              </w:rPr>
            </w:pPr>
          </w:p>
        </w:tc>
        <w:tc>
          <w:tcPr>
            <w:tcW w:w="1065" w:type="dxa"/>
            <w:shd w:val="clear" w:color="auto" w:fill="BFBFBF" w:themeFill="background1" w:themeFillShade="BF"/>
          </w:tcPr>
          <w:p w:rsidR="004F2557" w:rsidRPr="00415610" w:rsidRDefault="004F2557" w:rsidP="00EB0289">
            <w:pPr>
              <w:rPr>
                <w:sz w:val="16"/>
              </w:rPr>
            </w:pPr>
            <w:r w:rsidRPr="00415610">
              <w:rPr>
                <w:sz w:val="16"/>
              </w:rPr>
              <w:t>cutting</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lexible</w:t>
            </w:r>
          </w:p>
        </w:tc>
        <w:tc>
          <w:tcPr>
            <w:tcW w:w="2410" w:type="dxa"/>
          </w:tcPr>
          <w:p w:rsidR="004F2557" w:rsidRPr="00415610" w:rsidRDefault="004F2557" w:rsidP="00EB0289">
            <w:pPr>
              <w:rPr>
                <w:sz w:val="16"/>
              </w:rPr>
            </w:pPr>
            <w:r w:rsidRPr="00415610">
              <w:rPr>
                <w:sz w:val="16"/>
                <w:lang w:val="en-CA" w:eastAsia="en-CA"/>
              </w:rPr>
              <w:t>suction elevators to control amount of suction</w:t>
            </w:r>
          </w:p>
        </w:tc>
        <w:tc>
          <w:tcPr>
            <w:tcW w:w="2020" w:type="dxa"/>
          </w:tcPr>
          <w:p w:rsidR="004F2557" w:rsidRPr="00415610" w:rsidRDefault="004F2557" w:rsidP="00EB0289">
            <w:pPr>
              <w:rPr>
                <w:sz w:val="16"/>
              </w:rPr>
            </w:pPr>
            <w:r w:rsidRPr="00415610">
              <w:rPr>
                <w:sz w:val="16"/>
                <w:lang w:val="en-CA" w:eastAsia="en-CA"/>
              </w:rPr>
              <w:t>single handed drilling - irrigation and suction at the same time</w:t>
            </w:r>
          </w:p>
        </w:tc>
        <w:tc>
          <w:tcPr>
            <w:tcW w:w="1697" w:type="dxa"/>
          </w:tcPr>
          <w:p w:rsidR="004F2557" w:rsidRPr="00415610" w:rsidRDefault="004F2557" w:rsidP="00EB0289">
            <w:pPr>
              <w:rPr>
                <w:sz w:val="16"/>
              </w:rPr>
            </w:pPr>
            <w:r w:rsidRPr="00415610">
              <w:rPr>
                <w:sz w:val="16"/>
              </w:rPr>
              <w:t>Reach disease in the mastoid through the canal (</w:t>
            </w:r>
            <w:proofErr w:type="spellStart"/>
            <w:r w:rsidRPr="00415610">
              <w:rPr>
                <w:sz w:val="16"/>
              </w:rPr>
              <w:t>retractible</w:t>
            </w:r>
            <w:proofErr w:type="spellEnd"/>
            <w:r w:rsidRPr="00415610">
              <w:rPr>
                <w:sz w:val="16"/>
              </w:rPr>
              <w:t>)</w:t>
            </w:r>
          </w:p>
        </w:tc>
        <w:tc>
          <w:tcPr>
            <w:tcW w:w="1455" w:type="dxa"/>
          </w:tcPr>
          <w:p w:rsidR="004F2557" w:rsidRPr="00415610" w:rsidRDefault="004F2557" w:rsidP="00EB0289">
            <w:pPr>
              <w:rPr>
                <w:sz w:val="16"/>
              </w:rPr>
            </w:pPr>
            <w:r w:rsidRPr="00415610">
              <w:rPr>
                <w:sz w:val="16"/>
                <w:lang w:val="en-CA" w:eastAsia="en-CA"/>
              </w:rPr>
              <w:t>angled shaft to keep hands from bumping into each other</w:t>
            </w:r>
          </w:p>
        </w:tc>
        <w:tc>
          <w:tcPr>
            <w:tcW w:w="1065" w:type="dxa"/>
          </w:tcPr>
          <w:p w:rsidR="004F2557" w:rsidRPr="00415610" w:rsidRDefault="004F2557" w:rsidP="00EB0289">
            <w:pPr>
              <w:rPr>
                <w:sz w:val="16"/>
                <w:lang w:val="en-CA" w:eastAsia="en-CA"/>
              </w:rPr>
            </w:pPr>
            <w:r w:rsidRPr="00415610">
              <w:rPr>
                <w:sz w:val="16"/>
                <w:lang w:val="en-CA" w:eastAsia="en-CA"/>
              </w:rPr>
              <w:t>Curved round knife for better incision of the skin in first step of any middle ear surgery</w:t>
            </w: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Endoscope holder to facilitate 2-handed surgery</w:t>
            </w:r>
          </w:p>
        </w:tc>
        <w:tc>
          <w:tcPr>
            <w:tcW w:w="2410" w:type="dxa"/>
          </w:tcPr>
          <w:p w:rsidR="004F2557" w:rsidRPr="00415610" w:rsidRDefault="004F2557" w:rsidP="00EB0289">
            <w:pPr>
              <w:rPr>
                <w:sz w:val="16"/>
              </w:rPr>
            </w:pPr>
            <w:r w:rsidRPr="00415610">
              <w:rPr>
                <w:sz w:val="16"/>
                <w:lang w:val="en-CA" w:eastAsia="en-CA"/>
              </w:rPr>
              <w:t>bipolar with suction</w:t>
            </w:r>
          </w:p>
        </w:tc>
        <w:tc>
          <w:tcPr>
            <w:tcW w:w="2020" w:type="dxa"/>
          </w:tcPr>
          <w:p w:rsidR="004F2557" w:rsidRPr="00415610" w:rsidRDefault="004F2557" w:rsidP="00EB0289">
            <w:pPr>
              <w:rPr>
                <w:sz w:val="16"/>
              </w:rPr>
            </w:pPr>
            <w:r w:rsidRPr="00415610">
              <w:rPr>
                <w:sz w:val="16"/>
                <w:lang w:val="en-CA" w:eastAsia="en-CA"/>
              </w:rPr>
              <w:t>Bone cutting – piezoelectric</w:t>
            </w:r>
          </w:p>
        </w:tc>
        <w:tc>
          <w:tcPr>
            <w:tcW w:w="1697" w:type="dxa"/>
          </w:tcPr>
          <w:p w:rsidR="004F2557" w:rsidRPr="00415610" w:rsidRDefault="004F2557" w:rsidP="00EB0289">
            <w:pPr>
              <w:rPr>
                <w:sz w:val="16"/>
              </w:rPr>
            </w:pPr>
            <w:r w:rsidRPr="00415610">
              <w:rPr>
                <w:sz w:val="16"/>
                <w:lang w:val="en-CA" w:eastAsia="en-CA"/>
              </w:rPr>
              <w:t xml:space="preserve">Bent and longer instruments to reach </w:t>
            </w:r>
            <w:proofErr w:type="spellStart"/>
            <w:r w:rsidRPr="00415610">
              <w:rPr>
                <w:sz w:val="16"/>
                <w:lang w:val="en-CA" w:eastAsia="en-CA"/>
              </w:rPr>
              <w:t>supratubal</w:t>
            </w:r>
            <w:proofErr w:type="spellEnd"/>
            <w:r w:rsidRPr="00415610">
              <w:rPr>
                <w:sz w:val="16"/>
                <w:lang w:val="en-CA" w:eastAsia="en-CA"/>
              </w:rPr>
              <w:t xml:space="preserve"> recess or deep sinus tympani</w:t>
            </w:r>
          </w:p>
        </w:tc>
        <w:tc>
          <w:tcPr>
            <w:tcW w:w="1455" w:type="dxa"/>
          </w:tcPr>
          <w:p w:rsidR="004F2557" w:rsidRPr="00415610" w:rsidRDefault="004F2557" w:rsidP="00EB0289">
            <w:pPr>
              <w:rPr>
                <w:sz w:val="16"/>
              </w:rPr>
            </w:pPr>
            <w:r w:rsidRPr="00415610">
              <w:rPr>
                <w:sz w:val="16"/>
                <w:lang w:val="en-CA" w:eastAsia="en-CA"/>
              </w:rPr>
              <w:t>Remove vascular lesions without causing bleeding</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Continuously cleaning lens</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disposable curved and angled suckers</w:t>
            </w:r>
          </w:p>
        </w:tc>
        <w:tc>
          <w:tcPr>
            <w:tcW w:w="2020" w:type="dxa"/>
          </w:tcPr>
          <w:p w:rsidR="004F2557" w:rsidRPr="00415610" w:rsidRDefault="004F2557" w:rsidP="00EB0289">
            <w:pPr>
              <w:rPr>
                <w:sz w:val="16"/>
              </w:rPr>
            </w:pPr>
            <w:r w:rsidRPr="00415610">
              <w:rPr>
                <w:sz w:val="16"/>
                <w:lang w:val="en-CA" w:eastAsia="en-CA"/>
              </w:rPr>
              <w:t>Piezoelectric drill is quite useful</w:t>
            </w:r>
          </w:p>
        </w:tc>
        <w:tc>
          <w:tcPr>
            <w:tcW w:w="1697" w:type="dxa"/>
          </w:tcPr>
          <w:p w:rsidR="004F2557" w:rsidRPr="00415610" w:rsidRDefault="004F2557" w:rsidP="00EB0289">
            <w:pPr>
              <w:rPr>
                <w:sz w:val="16"/>
              </w:rPr>
            </w:pPr>
            <w:r w:rsidRPr="00415610">
              <w:rPr>
                <w:sz w:val="16"/>
                <w:lang w:val="en-CA" w:eastAsia="en-CA"/>
              </w:rPr>
              <w:t>Instruments with working angles that can be adjusted</w:t>
            </w:r>
          </w:p>
        </w:tc>
        <w:tc>
          <w:tcPr>
            <w:tcW w:w="1455" w:type="dxa"/>
          </w:tcPr>
          <w:p w:rsidR="004F2557" w:rsidRPr="00415610" w:rsidRDefault="004F2557" w:rsidP="00EB0289">
            <w:pPr>
              <w:rPr>
                <w:sz w:val="16"/>
              </w:rPr>
            </w:pPr>
            <w:r w:rsidRPr="00415610">
              <w:rPr>
                <w:sz w:val="16"/>
                <w:lang w:val="en-CA" w:eastAsia="en-CA"/>
              </w:rPr>
              <w:t>Specialized for coagulations</w:t>
            </w: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Feasible endoscope holder</w:t>
            </w:r>
          </w:p>
        </w:tc>
        <w:tc>
          <w:tcPr>
            <w:tcW w:w="2410" w:type="dxa"/>
          </w:tcPr>
          <w:p w:rsidR="004F2557" w:rsidRPr="00415610" w:rsidRDefault="004F2557" w:rsidP="00EB0289">
            <w:pPr>
              <w:rPr>
                <w:sz w:val="16"/>
              </w:rPr>
            </w:pPr>
            <w:r w:rsidRPr="00415610">
              <w:rPr>
                <w:sz w:val="16"/>
                <w:lang w:val="en-CA" w:eastAsia="en-CA"/>
              </w:rPr>
              <w:t>Suction  + blunt dissector</w:t>
            </w:r>
          </w:p>
        </w:tc>
        <w:tc>
          <w:tcPr>
            <w:tcW w:w="2020" w:type="dxa"/>
          </w:tcPr>
          <w:p w:rsidR="004F2557" w:rsidRPr="00415610" w:rsidRDefault="004F2557" w:rsidP="00EB0289">
            <w:pPr>
              <w:rPr>
                <w:sz w:val="16"/>
              </w:rPr>
            </w:pPr>
            <w:r w:rsidRPr="00415610">
              <w:rPr>
                <w:sz w:val="16"/>
                <w:lang w:val="en-CA" w:eastAsia="en-CA"/>
              </w:rPr>
              <w:t>Drill that can remove bone without obscuring vision</w:t>
            </w:r>
          </w:p>
        </w:tc>
        <w:tc>
          <w:tcPr>
            <w:tcW w:w="1697" w:type="dxa"/>
          </w:tcPr>
          <w:p w:rsidR="004F2557" w:rsidRPr="00415610" w:rsidRDefault="004F2557" w:rsidP="00EB0289">
            <w:pPr>
              <w:rPr>
                <w:sz w:val="16"/>
              </w:rPr>
            </w:pPr>
            <w:r w:rsidRPr="00415610">
              <w:rPr>
                <w:sz w:val="16"/>
                <w:lang w:val="en-CA" w:eastAsia="en-CA"/>
              </w:rPr>
              <w:t>Tool that can reach structures and disease that are visible by the endoscope</w:t>
            </w: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r w:rsidRPr="00415610">
              <w:rPr>
                <w:sz w:val="16"/>
                <w:lang w:val="en-CA" w:eastAsia="en-CA"/>
              </w:rPr>
              <w:t xml:space="preserve">Flexible joint by </w:t>
            </w:r>
            <w:proofErr w:type="spellStart"/>
            <w:r w:rsidRPr="00415610">
              <w:rPr>
                <w:sz w:val="16"/>
                <w:lang w:val="en-CA" w:eastAsia="en-CA"/>
              </w:rPr>
              <w:t>storz</w:t>
            </w:r>
            <w:proofErr w:type="spellEnd"/>
            <w:r w:rsidRPr="00415610">
              <w:rPr>
                <w:sz w:val="16"/>
                <w:lang w:val="en-CA" w:eastAsia="en-CA"/>
              </w:rPr>
              <w:t xml:space="preserve"> to fix endoscope to allow bimanual work is useful but too thick </w:t>
            </w:r>
          </w:p>
        </w:tc>
        <w:tc>
          <w:tcPr>
            <w:tcW w:w="2410" w:type="dxa"/>
            <w:shd w:val="clear" w:color="auto" w:fill="FFE599" w:themeFill="accent4" w:themeFillTint="66"/>
          </w:tcPr>
          <w:p w:rsidR="004F2557" w:rsidRPr="00415610" w:rsidRDefault="004F2557" w:rsidP="00EB0289">
            <w:pPr>
              <w:rPr>
                <w:sz w:val="16"/>
              </w:rPr>
            </w:pPr>
            <w:r w:rsidRPr="00415610">
              <w:rPr>
                <w:sz w:val="16"/>
                <w:lang w:val="en-CA" w:eastAsia="en-CA"/>
              </w:rPr>
              <w:t>Curved suction</w:t>
            </w:r>
          </w:p>
        </w:tc>
        <w:tc>
          <w:tcPr>
            <w:tcW w:w="2020" w:type="dxa"/>
          </w:tcPr>
          <w:p w:rsidR="004F2557" w:rsidRPr="00415610" w:rsidRDefault="004F2557" w:rsidP="00EB0289">
            <w:pPr>
              <w:rPr>
                <w:sz w:val="16"/>
              </w:rPr>
            </w:pPr>
          </w:p>
        </w:tc>
        <w:tc>
          <w:tcPr>
            <w:tcW w:w="1697" w:type="dxa"/>
          </w:tcPr>
          <w:p w:rsidR="004F2557" w:rsidRPr="00415610" w:rsidRDefault="00240277" w:rsidP="00EB0289">
            <w:pPr>
              <w:rPr>
                <w:sz w:val="16"/>
              </w:rPr>
            </w:pPr>
            <w:r w:rsidRPr="00415610">
              <w:rPr>
                <w:sz w:val="16"/>
              </w:rPr>
              <w:t>Modify the whirly bird instrument (from Bausch and Lomb) as they are too short to dissect cholesteatoma in deep sinus tympani.</w:t>
            </w: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240277" w:rsidP="00EB0289">
            <w:pPr>
              <w:rPr>
                <w:sz w:val="16"/>
                <w:lang w:val="en-CA" w:eastAsia="en-CA"/>
              </w:rPr>
            </w:pPr>
            <w:r w:rsidRPr="00415610">
              <w:rPr>
                <w:sz w:val="16"/>
                <w:lang w:val="en-CA" w:eastAsia="en-CA"/>
              </w:rPr>
              <w:t>Endoscope holder to help the two-handed technique</w:t>
            </w: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 xml:space="preserve">Suction with different angles to suction </w:t>
            </w:r>
            <w:proofErr w:type="spellStart"/>
            <w:r w:rsidRPr="00415610">
              <w:rPr>
                <w:sz w:val="16"/>
                <w:lang w:val="en-CA" w:eastAsia="en-CA"/>
              </w:rPr>
              <w:t>cholesteatomatous</w:t>
            </w:r>
            <w:proofErr w:type="spellEnd"/>
            <w:r w:rsidRPr="00415610">
              <w:rPr>
                <w:sz w:val="16"/>
                <w:lang w:val="en-CA" w:eastAsia="en-CA"/>
              </w:rPr>
              <w:t xml:space="preserve"> matrix at different sites</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Dissection + suction simultaneously</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FFE599" w:themeFill="accent4" w:themeFillTint="66"/>
          </w:tcPr>
          <w:p w:rsidR="004F2557" w:rsidRPr="00415610" w:rsidRDefault="004F2557" w:rsidP="00EB0289">
            <w:pPr>
              <w:rPr>
                <w:sz w:val="16"/>
                <w:lang w:val="en-CA" w:eastAsia="en-CA"/>
              </w:rPr>
            </w:pPr>
            <w:r w:rsidRPr="00415610">
              <w:rPr>
                <w:sz w:val="16"/>
                <w:lang w:val="en-CA" w:eastAsia="en-CA"/>
              </w:rPr>
              <w:t xml:space="preserve">Improved curved suctions able to reach and aspirate cholesteatoma matrix from attic and sinus tympani (difficult to </w:t>
            </w:r>
            <w:r w:rsidRPr="00415610">
              <w:rPr>
                <w:sz w:val="16"/>
                <w:lang w:val="en-CA" w:eastAsia="en-CA"/>
              </w:rPr>
              <w:lastRenderedPageBreak/>
              <w:t xml:space="preserve">reach areas) current </w:t>
            </w:r>
            <w:proofErr w:type="spellStart"/>
            <w:r w:rsidRPr="00415610">
              <w:rPr>
                <w:sz w:val="16"/>
                <w:lang w:val="en-CA" w:eastAsia="en-CA"/>
              </w:rPr>
              <w:t>Storz</w:t>
            </w:r>
            <w:proofErr w:type="spellEnd"/>
            <w:r w:rsidRPr="00415610">
              <w:rPr>
                <w:sz w:val="16"/>
                <w:lang w:val="en-CA" w:eastAsia="en-CA"/>
              </w:rPr>
              <w:t xml:space="preserve"> curved suctions are too flimsy, thin and long</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r w:rsidR="004F2557" w:rsidRPr="00415610" w:rsidTr="006D67B8">
        <w:tc>
          <w:tcPr>
            <w:tcW w:w="1701" w:type="dxa"/>
            <w:vAlign w:val="bottom"/>
          </w:tcPr>
          <w:p w:rsidR="004F2557" w:rsidRPr="00415610" w:rsidRDefault="004F2557" w:rsidP="00EB0289">
            <w:pPr>
              <w:rPr>
                <w:sz w:val="16"/>
                <w:lang w:val="en-CA" w:eastAsia="en-CA"/>
              </w:rPr>
            </w:pPr>
          </w:p>
        </w:tc>
        <w:tc>
          <w:tcPr>
            <w:tcW w:w="2410" w:type="dxa"/>
            <w:shd w:val="clear" w:color="auto" w:fill="auto"/>
          </w:tcPr>
          <w:p w:rsidR="004F2557" w:rsidRPr="00415610" w:rsidRDefault="004F2557" w:rsidP="00EB0289">
            <w:pPr>
              <w:rPr>
                <w:sz w:val="16"/>
                <w:lang w:val="en-CA" w:eastAsia="en-CA"/>
              </w:rPr>
            </w:pPr>
            <w:r w:rsidRPr="00415610">
              <w:rPr>
                <w:sz w:val="16"/>
                <w:lang w:val="en-CA" w:eastAsia="en-CA"/>
              </w:rPr>
              <w:t>Suction smoke during laser surgery (separate or or mounted on the laser tip)</w:t>
            </w:r>
          </w:p>
        </w:tc>
        <w:tc>
          <w:tcPr>
            <w:tcW w:w="2020" w:type="dxa"/>
          </w:tcPr>
          <w:p w:rsidR="004F2557" w:rsidRPr="00415610" w:rsidRDefault="004F2557" w:rsidP="00EB0289">
            <w:pPr>
              <w:rPr>
                <w:sz w:val="16"/>
              </w:rPr>
            </w:pPr>
          </w:p>
        </w:tc>
        <w:tc>
          <w:tcPr>
            <w:tcW w:w="1697" w:type="dxa"/>
          </w:tcPr>
          <w:p w:rsidR="004F2557" w:rsidRPr="00415610" w:rsidRDefault="004F2557" w:rsidP="00EB0289">
            <w:pPr>
              <w:rPr>
                <w:sz w:val="16"/>
              </w:rPr>
            </w:pPr>
          </w:p>
        </w:tc>
        <w:tc>
          <w:tcPr>
            <w:tcW w:w="1455" w:type="dxa"/>
          </w:tcPr>
          <w:p w:rsidR="004F2557" w:rsidRPr="00415610" w:rsidRDefault="004F2557" w:rsidP="00EB0289">
            <w:pPr>
              <w:rPr>
                <w:sz w:val="16"/>
              </w:rPr>
            </w:pPr>
          </w:p>
        </w:tc>
        <w:tc>
          <w:tcPr>
            <w:tcW w:w="1065" w:type="dxa"/>
          </w:tcPr>
          <w:p w:rsidR="004F2557" w:rsidRPr="00415610" w:rsidRDefault="004F2557" w:rsidP="00EB0289">
            <w:pPr>
              <w:rPr>
                <w:sz w:val="16"/>
              </w:rPr>
            </w:pPr>
          </w:p>
        </w:tc>
      </w:tr>
    </w:tbl>
    <w:p w:rsidR="00736DC5" w:rsidRDefault="004F2557" w:rsidP="00EB0289">
      <w:r>
        <w:t xml:space="preserve">*yellow = both reaching and suction </w:t>
      </w:r>
    </w:p>
    <w:p w:rsidR="009C0B4A" w:rsidRPr="00E86552" w:rsidRDefault="009C0B4A" w:rsidP="00EB0289">
      <w:pPr>
        <w:rPr>
          <w:lang w:val="en-CA"/>
        </w:rPr>
      </w:pPr>
      <w:r>
        <w:rPr>
          <w:lang w:val="en-CA"/>
        </w:rPr>
        <w:t xml:space="preserve">From the comments regarding instrumentation to facilitate TEES, nine out of seventeen responses described an instrument that combines suction with </w:t>
      </w:r>
      <w:proofErr w:type="gramStart"/>
      <w:r>
        <w:rPr>
          <w:lang w:val="en-CA"/>
        </w:rPr>
        <w:t>another functionality</w:t>
      </w:r>
      <w:proofErr w:type="gramEnd"/>
      <w:r>
        <w:rPr>
          <w:lang w:val="en-CA"/>
        </w:rPr>
        <w:t xml:space="preserve">, such as dissection, </w:t>
      </w:r>
      <w:proofErr w:type="spellStart"/>
      <w:r>
        <w:rPr>
          <w:lang w:val="en-CA"/>
        </w:rPr>
        <w:t>cautery</w:t>
      </w:r>
      <w:proofErr w:type="spellEnd"/>
      <w:r>
        <w:rPr>
          <w:lang w:val="en-CA"/>
        </w:rPr>
        <w:t xml:space="preserve"> and reach via shaft shape. Nine out of seventeen comments described an instrument that could reach areas better and four out of seventeen comments mentioned a tool that combined reach and suction. Four out of seventeen comments described an instrument to hold the endoscope and four comments described an instrument that could drill bone while combining irrigation and suction or with better visualization. </w:t>
      </w:r>
    </w:p>
    <w:p w:rsidR="00833647" w:rsidRDefault="00833647" w:rsidP="00EB0289"/>
    <w:p w:rsidR="00833647" w:rsidRDefault="00833647" w:rsidP="00EB0289"/>
    <w:p w:rsidR="00490FD1" w:rsidRDefault="00015BCD" w:rsidP="00EB0289">
      <w:pPr>
        <w:pStyle w:val="Heading2"/>
      </w:pPr>
      <w:r>
        <w:t xml:space="preserve">Discussion: </w:t>
      </w:r>
    </w:p>
    <w:p w:rsidR="00E326E5" w:rsidRDefault="00E326E5" w:rsidP="00EB0289">
      <w:pPr>
        <w:rPr>
          <w:lang w:val="en-CA"/>
        </w:rPr>
      </w:pPr>
      <w:r>
        <w:t xml:space="preserve">We have conducted a cross-sectional mixed-methods survey to identify, </w:t>
      </w:r>
      <w:r w:rsidR="00235968">
        <w:rPr>
          <w:i/>
        </w:rPr>
        <w:t>quantify</w:t>
      </w:r>
      <w:r>
        <w:t xml:space="preserve"> and describe the difficulties otologists face with TEES. A survey on TEES for Canadian otologists</w:t>
      </w:r>
      <w:r w:rsidRPr="00B55125">
        <w:rPr>
          <w:lang w:val="en-CA"/>
        </w:rPr>
        <w:t xml:space="preserve"> has reported that 11% of otologists in Canada use TEES for cholesteatoma, tympanoplasty, </w:t>
      </w:r>
      <w:r w:rsidR="00826533">
        <w:rPr>
          <w:lang w:val="en-CA"/>
        </w:rPr>
        <w:t xml:space="preserve">and </w:t>
      </w:r>
      <w:proofErr w:type="spellStart"/>
      <w:r w:rsidRPr="00B55125">
        <w:rPr>
          <w:lang w:val="en-CA"/>
        </w:rPr>
        <w:t>ossicular</w:t>
      </w:r>
      <w:proofErr w:type="spellEnd"/>
      <w:r w:rsidRPr="00B55125">
        <w:rPr>
          <w:lang w:val="en-CA"/>
        </w:rPr>
        <w:t xml:space="preserve"> reconstruction surgeries and they find the following factors difficult about TEES: single-handed surgery, efficiency/operative time, technical difficulty, cost, managing bleeding </w:t>
      </w:r>
      <w:r w:rsidR="00141609" w:rsidRPr="00B55125">
        <w:rPr>
          <w:lang w:val="en-CA"/>
        </w:rPr>
        <w:fldChar w:fldCharType="begin" w:fldLock="1"/>
      </w:r>
      <w:r>
        <w:rPr>
          <w:lang w:val="en-CA"/>
        </w:rPr>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rsidRPr="00B55125">
        <w:rPr>
          <w:lang w:val="en-CA"/>
        </w:rPr>
        <w:fldChar w:fldCharType="separate"/>
      </w:r>
      <w:r w:rsidRPr="00866A1C">
        <w:rPr>
          <w:noProof/>
          <w:lang w:val="en-CA"/>
        </w:rPr>
        <w:t>[6]</w:t>
      </w:r>
      <w:r w:rsidR="00141609" w:rsidRPr="00B55125">
        <w:rPr>
          <w:lang w:val="en-CA"/>
        </w:rPr>
        <w:fldChar w:fldCharType="end"/>
      </w:r>
      <w:r w:rsidRPr="00B55125">
        <w:rPr>
          <w:lang w:val="en-CA"/>
        </w:rPr>
        <w:t xml:space="preserve">. This questionnaire </w:t>
      </w:r>
      <w:r>
        <w:rPr>
          <w:lang w:val="en-CA"/>
        </w:rPr>
        <w:t>was</w:t>
      </w:r>
      <w:r w:rsidRPr="00B55125">
        <w:rPr>
          <w:lang w:val="en-CA"/>
        </w:rPr>
        <w:t xml:space="preserve"> intended to build upon this research by </w:t>
      </w:r>
      <w:r>
        <w:rPr>
          <w:lang w:val="en-CA"/>
        </w:rPr>
        <w:t xml:space="preserve">measuring the degree to which surgeons experience </w:t>
      </w:r>
      <w:r w:rsidRPr="00B55125">
        <w:rPr>
          <w:lang w:val="en-CA"/>
        </w:rPr>
        <w:t xml:space="preserve">specific difficulties during surgery </w:t>
      </w:r>
      <w:r>
        <w:rPr>
          <w:lang w:val="en-CA"/>
        </w:rPr>
        <w:t>and whether these difficulties could</w:t>
      </w:r>
      <w:r w:rsidRPr="00B55125">
        <w:rPr>
          <w:lang w:val="en-CA"/>
        </w:rPr>
        <w:t xml:space="preserve"> be addressed by a specialized surgical tool</w:t>
      </w:r>
      <w:r>
        <w:rPr>
          <w:lang w:val="en-CA"/>
        </w:rPr>
        <w:t xml:space="preserve">. </w:t>
      </w:r>
      <w:r w:rsidR="00951D1E">
        <w:rPr>
          <w:lang w:val="en-CA"/>
        </w:rPr>
        <w:t xml:space="preserve"> </w:t>
      </w:r>
      <w:commentRangeStart w:id="8"/>
      <w:r w:rsidR="00CB0CFC" w:rsidRPr="00DB381F">
        <w:rPr>
          <w:lang w:val="en-CA"/>
        </w:rPr>
        <w:t>While</w:t>
      </w:r>
      <w:r w:rsidR="00CB0CFC">
        <w:rPr>
          <w:i/>
          <w:lang w:val="en-CA"/>
        </w:rPr>
        <w:t xml:space="preserve"> </w:t>
      </w:r>
      <w:r w:rsidR="00CB0CFC">
        <w:rPr>
          <w:lang w:val="en-CA"/>
        </w:rPr>
        <w:t>previous studies have sought to</w:t>
      </w:r>
      <w:r w:rsidR="00951D1E">
        <w:rPr>
          <w:lang w:val="en-CA"/>
        </w:rPr>
        <w:t xml:space="preserve"> identify </w:t>
      </w:r>
      <w:r w:rsidR="00826533">
        <w:rPr>
          <w:lang w:val="en-CA"/>
        </w:rPr>
        <w:t>challenges</w:t>
      </w:r>
      <w:r w:rsidR="00951D1E">
        <w:rPr>
          <w:lang w:val="en-CA"/>
        </w:rPr>
        <w:t xml:space="preserve"> experienced during specific </w:t>
      </w:r>
      <w:proofErr w:type="gramStart"/>
      <w:r w:rsidR="00951D1E">
        <w:rPr>
          <w:lang w:val="en-CA"/>
        </w:rPr>
        <w:t>TEES</w:t>
      </w:r>
      <w:proofErr w:type="gramEnd"/>
      <w:r w:rsidR="00951D1E">
        <w:rPr>
          <w:lang w:val="en-CA"/>
        </w:rPr>
        <w:t xml:space="preserve"> surgeries</w:t>
      </w:r>
      <w:r w:rsidR="00CB0CFC">
        <w:rPr>
          <w:lang w:val="en-CA"/>
        </w:rPr>
        <w:t>, fewer studies have</w:t>
      </w:r>
      <w:r w:rsidR="00951D1E">
        <w:rPr>
          <w:lang w:val="en-CA"/>
        </w:rPr>
        <w:t xml:space="preserve"> </w:t>
      </w:r>
      <w:r w:rsidR="00CB0CFC">
        <w:rPr>
          <w:lang w:val="en-CA"/>
        </w:rPr>
        <w:t>attempted to identify these challenges as well as instruments that</w:t>
      </w:r>
      <w:r w:rsidR="00951D1E">
        <w:rPr>
          <w:lang w:val="en-CA"/>
        </w:rPr>
        <w:t xml:space="preserve"> </w:t>
      </w:r>
      <w:r w:rsidR="00CB0CFC">
        <w:rPr>
          <w:lang w:val="en-CA"/>
        </w:rPr>
        <w:t>could address</w:t>
      </w:r>
      <w:r w:rsidR="00951D1E">
        <w:rPr>
          <w:lang w:val="en-CA"/>
        </w:rPr>
        <w:t xml:space="preserve"> </w:t>
      </w:r>
      <w:r w:rsidR="005A7C1F">
        <w:rPr>
          <w:lang w:val="en-CA"/>
        </w:rPr>
        <w:t>these challenges</w:t>
      </w:r>
      <w:commentRangeEnd w:id="8"/>
      <w:r w:rsidR="00235968">
        <w:rPr>
          <w:rStyle w:val="CommentReference"/>
        </w:rPr>
        <w:commentReference w:id="8"/>
      </w:r>
      <w:r w:rsidR="00951D1E">
        <w:rPr>
          <w:lang w:val="en-CA"/>
        </w:rPr>
        <w:t xml:space="preserve">. This survey included respondents internationally to get a world-wide response on what challenges during TEES require instrumentation. </w:t>
      </w:r>
    </w:p>
    <w:p w:rsidR="0069326C" w:rsidRDefault="0069326C" w:rsidP="00EB0289">
      <w:pPr>
        <w:rPr>
          <w:lang w:val="en-CA"/>
        </w:rPr>
      </w:pPr>
    </w:p>
    <w:p w:rsidR="0069326C" w:rsidRDefault="00415610" w:rsidP="00415610">
      <w:pPr>
        <w:pStyle w:val="Heading3"/>
        <w:rPr>
          <w:lang w:val="en-CA"/>
        </w:rPr>
      </w:pPr>
      <w:r>
        <w:rPr>
          <w:lang w:val="en-CA"/>
        </w:rPr>
        <w:t>Main Findings</w:t>
      </w:r>
    </w:p>
    <w:p w:rsidR="00CA7B96" w:rsidRPr="00CA7B96" w:rsidRDefault="00CA7B96" w:rsidP="00EB0289">
      <w:pPr>
        <w:rPr>
          <w:lang w:val="en-CA"/>
        </w:rPr>
      </w:pPr>
      <w:r>
        <w:rPr>
          <w:lang w:val="en-CA"/>
        </w:rPr>
        <w:t xml:space="preserve">Reaching structures visualized by the endoscope and dissection and removal of cholesteatoma were the TEES difficulties that exhibited the greatest need by respondents. More than 50% of the comments by respondents mentioned the need of instruments with suction and to reach structures. </w:t>
      </w:r>
      <w:r w:rsidR="00F340DB">
        <w:rPr>
          <w:lang w:val="en-CA"/>
        </w:rPr>
        <w:t xml:space="preserve">Experience with TEES resulted in a greater need for instruments to facilitate reaching structures, positioning a graft and dissection and removal of cholesteatoma. </w:t>
      </w:r>
    </w:p>
    <w:p w:rsidR="0069326C" w:rsidRPr="00F420DC" w:rsidRDefault="0069326C" w:rsidP="00EB0289">
      <w:pPr>
        <w:rPr>
          <w:lang w:val="en-CA"/>
        </w:rPr>
      </w:pPr>
    </w:p>
    <w:p w:rsidR="00715121" w:rsidRDefault="004327B4" w:rsidP="00EB0289">
      <w:commentRangeStart w:id="9"/>
      <w:r>
        <w:t>A</w:t>
      </w:r>
      <w:r w:rsidR="003E1D40" w:rsidRPr="00AC1CBF">
        <w:t>nalog visual scale</w:t>
      </w:r>
      <w:r>
        <w:t>s</w:t>
      </w:r>
      <w:r w:rsidR="003E1D40" w:rsidRPr="00AC1CBF">
        <w:t xml:space="preserve"> w</w:t>
      </w:r>
      <w:r>
        <w:t>ere</w:t>
      </w:r>
      <w:r w:rsidR="003E1D40" w:rsidRPr="00AC1CBF">
        <w:t xml:space="preserve"> chosen </w:t>
      </w:r>
      <w:r>
        <w:t xml:space="preserve">over </w:t>
      </w:r>
      <w:proofErr w:type="spellStart"/>
      <w:r>
        <w:t>likert</w:t>
      </w:r>
      <w:proofErr w:type="spellEnd"/>
      <w:r>
        <w:t xml:space="preserve"> scales </w:t>
      </w:r>
      <w:r w:rsidR="003E1D40" w:rsidRPr="00AC1CBF">
        <w:t xml:space="preserve">as </w:t>
      </w:r>
      <w:r>
        <w:t>they are</w:t>
      </w:r>
      <w:r w:rsidR="003E1D40" w:rsidRPr="00AC1CBF">
        <w:t xml:space="preserve"> continuous and </w:t>
      </w:r>
      <w:r>
        <w:t>thus respondents can select</w:t>
      </w:r>
      <w:r w:rsidR="003E1D40" w:rsidRPr="00AC1CBF">
        <w:t xml:space="preserve"> any value</w:t>
      </w:r>
      <w:r>
        <w:t>s</w:t>
      </w:r>
      <w:r w:rsidR="003E1D40" w:rsidRPr="00AC1CBF">
        <w:t xml:space="preserve"> between the boundary points and visual</w:t>
      </w:r>
      <w:r>
        <w:t>ly appreciate</w:t>
      </w:r>
      <w:r w:rsidR="00B90E0D">
        <w:t xml:space="preserve"> where their answer</w:t>
      </w:r>
      <w:r>
        <w:t>s lie</w:t>
      </w:r>
      <w:r w:rsidR="00B90E0D">
        <w:t xml:space="preserve"> o</w:t>
      </w:r>
      <w:r>
        <w:t>n continuous</w:t>
      </w:r>
      <w:r w:rsidR="003E1D40" w:rsidRPr="00AC1CBF">
        <w:t xml:space="preserve"> scale</w:t>
      </w:r>
      <w:r>
        <w:t>s</w:t>
      </w:r>
      <w:r w:rsidR="003E1D40" w:rsidRPr="00AC1CBF">
        <w:t xml:space="preserve"> </w:t>
      </w:r>
      <w:r w:rsidR="00141609" w:rsidRPr="00AC1CBF">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41609" w:rsidRPr="00AC1CBF">
        <w:fldChar w:fldCharType="separate"/>
      </w:r>
      <w:r w:rsidR="003E1D40" w:rsidRPr="00876325">
        <w:rPr>
          <w:noProof/>
        </w:rPr>
        <w:t>[11]</w:t>
      </w:r>
      <w:r w:rsidR="00141609" w:rsidRPr="00AC1CBF">
        <w:fldChar w:fldCharType="end"/>
      </w:r>
      <w:r w:rsidR="00141609" w:rsidRPr="00AC1CBF">
        <w:fldChar w:fldCharType="begin" w:fldLock="1"/>
      </w:r>
      <w:r w:rsidR="003E1D40">
        <w:instrText>ADDIN CSL_CITATION { "citationItems" : [ { "id" : "ITEM-1", "itemData" : { "DOI" : "10.3758/BRM.41.1.99.Adaptive", "author" : [ { "dropping-particle" : "", "family" : "Marsh-richard", "given" : "Dawn M", "non-dropping-particle" : "", "parse-names" : false, "suffix" : "" }, { "dropping-particle" : "", "family" : "Hatzis", "given" : "Erin S", "non-dropping-particle" : "", "parse-names" : false, "suffix" : "" }, { "dropping-particle" : "", "family" : "Mathias", "given" : "Charles W", "non-dropping-particle" : "", "parse-names" : false, "suffix" : "" }, { "dropping-particle" : "", "family" : "Venditti", "given" : "Nicholas", "non-dropping-particle" : "", "parse-names" : false, "suffix" : "" }, { "dropping-particle" : "", "family" : "Dougherty", "given" : "Donald M", "non-dropping-particle" : "", "parse-names" : false, "suffix" : "" }, { "dropping-particle" : "", "family" : "Forest", "given" : "Wake", "non-dropping-particle" : "", "parse-names" : false, "suffix" : "" } ], "container-title" : "Health (San Francisco)", "id" : "ITEM-1", "issue" : "1", "issued" : { "date-parts" : [ [ "2009" ] ] }, "page" : "99-106", "title" : "Adaptive Visual Analog Scales (AVAS): A Modifiable Software Program for the Creation, Administration, and Scoring of Visual Analog Scales", "type" : "article-journal", "volume" : "41" }, "uris" : [ "http://www.mendeley.com/documents/?uuid=9ff8f84f-0730-4d42-ac02-9ac0e2bbc046" ] } ], "mendeley" : { "formattedCitation" : "[12]", "plainTextFormattedCitation" : "[12]", "previouslyFormattedCitation" : "[12]" }, "properties" : { "noteIndex" : 0 }, "schema" : "https://github.com/citation-style-language/schema/raw/master/csl-citation.json" }</w:instrText>
      </w:r>
      <w:r w:rsidR="00141609" w:rsidRPr="00AC1CBF">
        <w:fldChar w:fldCharType="separate"/>
      </w:r>
      <w:r w:rsidR="003E1D40" w:rsidRPr="00876325">
        <w:rPr>
          <w:noProof/>
        </w:rPr>
        <w:t>[12]</w:t>
      </w:r>
      <w:r w:rsidR="00141609" w:rsidRPr="00AC1CBF">
        <w:fldChar w:fldCharType="end"/>
      </w:r>
      <w:r w:rsidR="003E1D40" w:rsidRPr="00AC1CBF">
        <w:t xml:space="preserve">. </w:t>
      </w:r>
      <w:commentRangeStart w:id="10"/>
      <w:r w:rsidR="003E1D40" w:rsidRPr="00AC1CBF">
        <w:t xml:space="preserve">It is suggested that a continuous rating scale is </w:t>
      </w:r>
      <w:r w:rsidR="00F158F7">
        <w:rPr>
          <w:i/>
        </w:rPr>
        <w:t>superior</w:t>
      </w:r>
      <w:r w:rsidR="003E1D40" w:rsidRPr="00AC1CBF">
        <w:t xml:space="preserve"> to </w:t>
      </w:r>
      <w:r>
        <w:t>a</w:t>
      </w:r>
      <w:r w:rsidR="003E1D40" w:rsidRPr="00AC1CBF">
        <w:t xml:space="preserve"> </w:t>
      </w:r>
      <w:proofErr w:type="spellStart"/>
      <w:r w:rsidR="003E1D40" w:rsidRPr="00AC1CBF">
        <w:t>likert</w:t>
      </w:r>
      <w:proofErr w:type="spellEnd"/>
      <w:r w:rsidR="003E1D40" w:rsidRPr="00AC1CBF">
        <w:t xml:space="preserve"> scale because respondents </w:t>
      </w:r>
      <w:r w:rsidR="003E1D40">
        <w:t xml:space="preserve">are not </w:t>
      </w:r>
      <w:r w:rsidR="00235968" w:rsidRPr="00235968">
        <w:rPr>
          <w:i/>
        </w:rPr>
        <w:t xml:space="preserve">arbitrarily bound to a set </w:t>
      </w:r>
      <w:r w:rsidR="00235968" w:rsidRPr="004327B4">
        <w:rPr>
          <w:i/>
        </w:rPr>
        <w:t>number of discrete</w:t>
      </w:r>
      <w:r w:rsidR="003E1D40" w:rsidRPr="004327B4">
        <w:rPr>
          <w:i/>
        </w:rPr>
        <w:t xml:space="preserve"> </w:t>
      </w:r>
      <w:r w:rsidR="005E33F5" w:rsidRPr="004327B4">
        <w:rPr>
          <w:i/>
        </w:rPr>
        <w:t>ratings</w:t>
      </w:r>
      <w:r w:rsidRPr="004327B4">
        <w:rPr>
          <w:i/>
        </w:rPr>
        <w:t xml:space="preserve"> and do not need to subjectively discriminate between those ratings</w:t>
      </w:r>
      <w:r w:rsidR="00235968">
        <w:t>.</w:t>
      </w:r>
      <w:r w:rsidR="003E1D40">
        <w:t xml:space="preserve"> </w:t>
      </w:r>
      <w:r>
        <w:t xml:space="preserve">Further, the analog visual scale </w:t>
      </w:r>
      <w:r>
        <w:rPr>
          <w:i/>
        </w:rPr>
        <w:t>is more sensitive in detecting</w:t>
      </w:r>
      <w:r w:rsidR="003E1D40">
        <w:t xml:space="preserve"> differences</w:t>
      </w:r>
      <w:r>
        <w:t xml:space="preserve"> between measured variables as compared with a </w:t>
      </w:r>
      <w:proofErr w:type="spellStart"/>
      <w:r>
        <w:t>likert</w:t>
      </w:r>
      <w:proofErr w:type="spellEnd"/>
      <w:r>
        <w:t xml:space="preserve"> scale. Finally, analog visual scales are </w:t>
      </w:r>
      <w:r w:rsidR="003E1D40">
        <w:t xml:space="preserve">more likely </w:t>
      </w:r>
      <w:r>
        <w:t>to yield</w:t>
      </w:r>
      <w:r w:rsidR="003E1D40">
        <w:t xml:space="preserve"> normally distributed </w:t>
      </w:r>
      <w:r>
        <w:t>data and this facilitates</w:t>
      </w:r>
      <w:r w:rsidR="003E1D40">
        <w:t xml:space="preserve"> paramet</w:t>
      </w:r>
      <w:r>
        <w:t xml:space="preserve">ric statistical analysis with </w:t>
      </w:r>
      <w:r w:rsidR="003E1D40">
        <w:t>smaller sample size</w:t>
      </w:r>
      <w:r>
        <w:t>s</w:t>
      </w:r>
      <w:r w:rsidR="00141609">
        <w:fldChar w:fldCharType="begin" w:fldLock="1"/>
      </w:r>
      <w:r w:rsidR="003E1D40">
        <w:instrText>ADDIN CSL_CITATION { "citationItems" : [ { "id" : "ITEM-1", "itemData" : { "DOI" : "10.1111/j.1742-6723.2010.01352.x", "ISBN" : "1742-6731\\r1742-6723", "ISSN" : "17426731", "PMID" : "21284816", "abstract" : "The present study compares visual analogue scale (VAS) to Likert-type scale (LTS) instruments in evaluating perceptions of an ED bedside clinical teaching programme. A prospective study was conducted in the ED of an urban, adult tertiary hospital. Prospective pairing occurred of a teaching consultant and registrar who were relatively quarantined from normal clinical duties. Registrars received 3 months of the teaching intervention, and 3 months without the intervention in a cross-over fashion. Evaluation questionnaires were completed using both the LTS and 100 mm horizontal VAS for each question. Correlation between VAS and LTS gave a measure of validity, and test-retest stability and internal consistency gave measures of reliability. Registrar perceptions of the teaching programme were positive, but no differences were found between the pre- and post-intervention groups. The test-retest reliabilities (intraclass correlation coefficient) for the questionnaires were 0.51 and 0.54 for the VAS, and 0.58 and 0.58 for the LTS. Cronbach's alpha varied between 0.79 and 0.91 for the VAS, and 0.79 and 0.81 for the LTS. Correlations between the two methods varied from 0.35 to 0.94 for each question. A linear regression equation describing the relationship approximated VAS = 19.5 \u00d7 LTS-9 with overall r= 0.89. An ED bedside teaching programme is perceived to be a beneficial educational intervention. The VAS is a reliable and valid alternative to the LTS for educational evaluation and might provide advantages in educational measurement. Further research into the significance of extreme values and educationally important changes in scores is required.", "author" : [ { "dropping-particle" : "", "family" : "Celenza", "given" : "Antonio", "non-dropping-particle" : "", "parse-names" : false, "suffix" : "" }, { "dropping-particle" : "", "family" : "Rogers", "given" : "Ian R.", "non-dropping-particle" : "", "parse-names" : false, "suffix" : "" } ], "container-title" : "EMA - Emergency Medicine Australasia", "id" : "ITEM-1", "issue" : "1", "issued" : { "date-parts" : [ [ "2011" ] ] }, "page" : "68-75", "title" : "Comparison of visual analogue and Likert scales in evaluation of an emergency department bedside teaching programme", "type" : "article-journal", "volume" : "23" }, "uris" : [ "http://www.mendeley.com/documents/?uuid=17c38545-f6be-4a54-a0ab-b7904ac0f96f" ] } ], "mendeley" : { "formattedCitation" : "[11]", "plainTextFormattedCitation" : "[11]", "previouslyFormattedCitation" : "[11]" }, "properties" : { "noteIndex" : 0 }, "schema" : "https://github.com/citation-style-language/schema/raw/master/csl-citation.json" }</w:instrText>
      </w:r>
      <w:r w:rsidR="00141609">
        <w:fldChar w:fldCharType="separate"/>
      </w:r>
      <w:r w:rsidR="003E1D40" w:rsidRPr="00876325">
        <w:rPr>
          <w:noProof/>
        </w:rPr>
        <w:t>[11]</w:t>
      </w:r>
      <w:r w:rsidR="00141609">
        <w:fldChar w:fldCharType="end"/>
      </w:r>
      <w:r w:rsidR="00141609">
        <w:fldChar w:fldCharType="begin" w:fldLock="1"/>
      </w:r>
      <w:r w:rsidR="003E1D40">
        <w:instrText>ADDIN CSL_CITATION { "citationItems" : [ { "id" : "ITEM-1", "itemData" : { "author" : [ { "dropping-particle" : "", "family" : "Filzmoser", "given" : "H. Treiblmaier and P.", "non-dropping-particle" : "", "parse-names" : false, "suffix" : "" } ], "container-title" : "Journal of Economic and Social Measurement", "id" : "ITEM-1", "issue" : "November", "issued" : { "date-parts" : [ [ "2009" ] ] }, "page" : "25", "title" : "Benefits from Using Continuous Rating Scales in Online Survey Research", "type" : "article-journal", "volume" : "4" }, "uris" : [ "http://www.mendeley.com/documents/?uuid=d8177cab-f97e-4573-b35c-a38b205d3f90", "http://www.mendeley.com/documents/?uuid=0a9fdd71-4e5f-4124-a8c6-7464cd1a0485" ] } ], "mendeley" : { "formattedCitation" : "[13]", "plainTextFormattedCitation" : "[13]", "previouslyFormattedCitation" : "[13]" }, "properties" : { "noteIndex" : 0 }, "schema" : "https://github.com/citation-style-language/schema/raw/master/csl-citation.json" }</w:instrText>
      </w:r>
      <w:r w:rsidR="00141609">
        <w:fldChar w:fldCharType="separate"/>
      </w:r>
      <w:r w:rsidR="003E1D40" w:rsidRPr="00876325">
        <w:rPr>
          <w:noProof/>
        </w:rPr>
        <w:t>[13]</w:t>
      </w:r>
      <w:r w:rsidR="00141609">
        <w:fldChar w:fldCharType="end"/>
      </w:r>
      <w:r w:rsidR="003E1D40" w:rsidRPr="00AC1CBF">
        <w:t xml:space="preserve">. </w:t>
      </w:r>
      <w:commentRangeEnd w:id="10"/>
      <w:r w:rsidR="00B90E0D">
        <w:rPr>
          <w:rStyle w:val="CommentReference"/>
        </w:rPr>
        <w:commentReference w:id="10"/>
      </w:r>
      <w:commentRangeEnd w:id="9"/>
      <w:r>
        <w:rPr>
          <w:rStyle w:val="CommentReference"/>
        </w:rPr>
        <w:commentReference w:id="9"/>
      </w:r>
    </w:p>
    <w:p w:rsidR="003E1D40" w:rsidRDefault="003E1D40" w:rsidP="00EB0289"/>
    <w:p w:rsidR="00F340DB" w:rsidRDefault="00F340DB" w:rsidP="00EB0289"/>
    <w:p w:rsidR="00415610" w:rsidRDefault="00415610" w:rsidP="00415610">
      <w:pPr>
        <w:rPr>
          <w:lang w:val="en-CA"/>
        </w:rPr>
      </w:pPr>
      <w:r>
        <w:t>The following discusses the different difficulties outlined in the questionnaire.</w:t>
      </w:r>
    </w:p>
    <w:p w:rsidR="00F340DB" w:rsidRPr="003E1D40" w:rsidRDefault="00F340DB" w:rsidP="00EB0289"/>
    <w:p w:rsidR="000B67EC" w:rsidRDefault="008D0425" w:rsidP="00EB0289">
      <w:pPr>
        <w:pStyle w:val="Heading3"/>
        <w:rPr>
          <w:lang w:val="en-CA"/>
        </w:rPr>
      </w:pPr>
      <w:r>
        <w:rPr>
          <w:lang w:val="en-CA"/>
        </w:rPr>
        <w:t>Bleeding c</w:t>
      </w:r>
      <w:r w:rsidR="000B67EC">
        <w:rPr>
          <w:lang w:val="en-CA"/>
        </w:rPr>
        <w:t xml:space="preserve">ontrol </w:t>
      </w:r>
    </w:p>
    <w:p w:rsidR="00E0401A" w:rsidRDefault="00E0401A" w:rsidP="00EB0289"/>
    <w:p w:rsidR="00731421" w:rsidRDefault="00731421" w:rsidP="00EB0289">
      <w:commentRangeStart w:id="11"/>
      <w:r>
        <w:t>-discuss the nature of the challenge</w:t>
      </w:r>
    </w:p>
    <w:p w:rsidR="00E0401A" w:rsidRDefault="00E0401A" w:rsidP="00EB0289">
      <w:r>
        <w:t>-identified this as a challenge</w:t>
      </w:r>
      <w:r w:rsidR="00731421">
        <w:t xml:space="preserve"> (can also cite an excellent paper by le Nobel et al.!!)</w:t>
      </w:r>
    </w:p>
    <w:p w:rsidR="00E0401A" w:rsidRDefault="00E0401A" w:rsidP="00EB0289">
      <w:r>
        <w:t>-compare this to existing literature on the topic</w:t>
      </w:r>
      <w:r w:rsidR="001711A9">
        <w:t xml:space="preserve"> (i.e. did we identify this as being a greater concern? </w:t>
      </w:r>
      <w:proofErr w:type="gramStart"/>
      <w:r w:rsidR="001711A9">
        <w:t>Subgroup analyses?)</w:t>
      </w:r>
      <w:proofErr w:type="gramEnd"/>
    </w:p>
    <w:p w:rsidR="00E0401A" w:rsidRDefault="00E0401A" w:rsidP="00EB0289">
      <w:r>
        <w:t xml:space="preserve">-discuss </w:t>
      </w:r>
      <w:r w:rsidR="00731421">
        <w:t>existing methods managing bleeding</w:t>
      </w:r>
    </w:p>
    <w:p w:rsidR="00731421" w:rsidRDefault="00731421" w:rsidP="00EB0289">
      <w:r>
        <w:t>-discuss potential future ways of managing</w:t>
      </w:r>
    </w:p>
    <w:commentRangeEnd w:id="11"/>
    <w:p w:rsidR="00731421" w:rsidRDefault="00731421" w:rsidP="00EB0289">
      <w:r>
        <w:rPr>
          <w:rStyle w:val="CommentReference"/>
        </w:rPr>
        <w:commentReference w:id="11"/>
      </w:r>
    </w:p>
    <w:p w:rsidR="00B61F40" w:rsidRPr="00B90E0D" w:rsidRDefault="000B67EC" w:rsidP="00EB0289">
      <w:r>
        <w:t>Managing bleeding has been reported</w:t>
      </w:r>
      <w:r w:rsidR="001A0FFB">
        <w:t xml:space="preserve"> many times as a challenge during TEES in various papers regarding teaching TEES, instrumentation and a survey of Canadian otologists where 24% of respondents reported bleeding as a challenge during TEES </w:t>
      </w:r>
      <w:r w:rsidR="00141609">
        <w:fldChar w:fldCharType="begin" w:fldLock="1"/>
      </w:r>
      <w:r w:rsidR="00D272CC">
        <w:instrText>ADDIN CSL_CITATION { "citationItems" : [ { "id" : "ITEM-1", "itemData" : { "DOI" : "10.1177/000348949910800106", "ISSN" : "0003-4894", "author" : [ { "dropping-particle" : "", "family" : "Tarabichi", "given" : "M.", "non-dropping-particle" : "", "parse-names" : false, "suffix" : "" } ], "container-title" : "Annals of Otology, Rhinology &amp; Laryngology", "id" : "ITEM-1", "issue" : "1", "issued" : { "date-parts" : [ [ "1999" ] ] }, "page" : "39-46", "title" : "Endoscopic Middle Ear Surgery", "type" : "article-journal", "volume" : "108" }, "uris" : [ "http://www.mendeley.com/documents/?uuid=fa5f37a4-cf42-4dec-9f4f-cbd386c8bf0d" ] } ], "mendeley" : { "formattedCitation" : "[5]", "plainTextFormattedCitation" : "[5]", "previouslyFormattedCitation" : "[5]" }, "properties" : { "noteIndex" : 0 }, "schema" : "https://github.com/citation-style-language/schema/raw/master/csl-citation.json" }</w:instrText>
      </w:r>
      <w:r w:rsidR="00141609">
        <w:fldChar w:fldCharType="separate"/>
      </w:r>
      <w:r w:rsidR="00866A1C" w:rsidRPr="00866A1C">
        <w:rPr>
          <w:noProof/>
        </w:rPr>
        <w:t>[5]</w:t>
      </w:r>
      <w:r w:rsidR="00141609">
        <w:fldChar w:fldCharType="end"/>
      </w:r>
      <w:r w:rsidR="00141609">
        <w:fldChar w:fldCharType="begin" w:fldLock="1"/>
      </w:r>
      <w:r w:rsidR="00866A1C">
        <w:instrText>ADDIN CSL_CITATION { "citationItems" : [ { "id" : "ITEM-1", "itemData" : { "DOI" : "10.1186/s40463-016-0117-7", "ISBN" : "4046301601177", "ISSN" : "1916-0216", "author" : [ { "dropping-particle" : "", "family" : "Yong", "given" : "Michael", "non-dropping-particle" : "", "parse-names" : false, "suffix" : "" }, { "dropping-particle" : "", "family" : "Mijovic", "given" : "Tamara", "non-dropping-particle" : "", "parse-names" : false, "suffix" : "" }, { "dropping-particle" : "", "family" : "Lea", "given" : "Jane", "non-dropping-particle" : "", "parse-names" : false, "suffix" : "" } ], "container-title" : "Journal of Otolaryngology - Head &amp; Neck Surgery", "id" : "ITEM-1", "issued" : { "date-parts" : [ [ "2016" ] ] }, "page" : "1-8", "publisher" : "Journal of Otolaryngology - Head &amp; Neck Surgery", "title" : "Endoscopic ear surgery in Canada : a cross-sectional study", "type" : "article-journal" }, "uris" : [ "http://www.mendeley.com/documents/?uuid=87b1929f-e167-4a41-84de-c65b866e8d91" ] } ], "mendeley" : { "formattedCitation" : "[6]", "plainTextFormattedCitation" : "[6]", "previouslyFormattedCitation" : "[6]" }, "properties" : { "noteIndex" : 0 }, "schema" : "https://github.com/citation-style-language/schema/raw/master/csl-citation.json" }</w:instrText>
      </w:r>
      <w:r w:rsidR="00141609">
        <w:fldChar w:fldCharType="separate"/>
      </w:r>
      <w:r w:rsidR="00866A1C" w:rsidRPr="00866A1C">
        <w:rPr>
          <w:noProof/>
        </w:rPr>
        <w:t>[6]</w:t>
      </w:r>
      <w:r w:rsidR="00141609">
        <w:fldChar w:fldCharType="end"/>
      </w:r>
      <w:r w:rsidR="0014160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Pr="00A440DB">
        <w:rPr>
          <w:noProof/>
        </w:rPr>
        <w:t>[3]</w:t>
      </w:r>
      <w:r w:rsidR="00141609">
        <w:fldChar w:fldCharType="end"/>
      </w:r>
      <w:r w:rsidR="00141609">
        <w:fldChar w:fldCharType="begin" w:fldLock="1"/>
      </w:r>
      <w:r w:rsidR="00D272CC">
        <w:instrText>ADDIN CSL_CITATION { "citationItems" : [ { "id" : "ITEM-1", "itemData" : { "DOI" : "10.1097/MAO.0000000000000988", "ISSN" : "15374505", "PMID" : "26945313", "abstract" : "Introduction: The primary goal of chronic ear surgery is the creation of a safe, clean dry ear. For cholesteatomas, complete removal of disease is dependent on visualization. Conventional microscopy is adequate for most dissection, but various subregions of the middle ear are better visualized with endoscopy. Objective: The purpose of the present study was to quanti- tatively assess the improved visualization that endoscopes afford as compared with operating microscopes. Methods: Microscopic and endoscopic views were simulated using a three-dimensional model developed from temporal bone scans. Surface renderings of the ear canal and middle ear subsegments were defined and the percentage of visualization of each middle ear subsegment, both with and without ossicles, was then determined for the microscope as well as for 0-, 30-, and 45-degree endoscopes. Using this information, we analyzed which mode of visualization is best suited for dissection within a particular anatomical region. Results: Using a 0-degree scope provides significantly more visualization of every subregion, except the antrum, com- pared with a microscope. In addition, angled scopes permit visualizing significantly more surface area of every subre- gion of the middle ear than straight scopes or microscopes. Conclusions: Endoscopes offer advantages for cholesteatoma dissection in difficult-to-visualize areas including the sinus tympani and epitympanum.", "author" : [ { "dropping-particle" : "", "family" : "Bennett", "given" : "Marc L", "non-dropping-particle" : "", "parse-names" : false, "suffix" : "" }, { "dropping-particle" : "", "family" : "Zhang", "given" : "Dongqing", "non-dropping-particle" : "", "parse-names" : false, "suffix" : "" }, { "dropping-particle" : "", "family" : "Labadie", "given" : "Robert F", "non-dropping-particle" : "", "parse-names" : false, "suffix" : "" }, { "dropping-particle" : "", "family" : "Noble", "given" : "Jack H", "non-dropping-particle" : "", "parse-names" : false, "suffix" : "" } ], "container-title" : "Otology &amp; Neurotology", "id" : "ITEM-1", "issued" : { "date-parts" : [ [ "2016" ] ] }, "page" : "362-366", "title" : "Comparison of Middle Ear Visualization With Endoscopy and Microscopy", "type" : "article-journal", "volume" : "37" }, "uris" : [ "http://www.mendeley.com/documents/?uuid=da95f8db-85b7-4cdb-bd3e-6fd933a5db48" ] } ], "mendeley" : { "formattedCitation" : "[4]", "plainTextFormattedCitation" : "[4]", "previouslyFormattedCitation" : "[4]" }, "properties" : { "noteIndex" : 0 }, "schema" : "https://github.com/citation-style-language/schema/raw/master/csl-citation.json" }</w:instrText>
      </w:r>
      <w:r w:rsidR="00141609">
        <w:fldChar w:fldCharType="separate"/>
      </w:r>
      <w:r w:rsidR="00866A1C" w:rsidRPr="00866A1C">
        <w:rPr>
          <w:noProof/>
        </w:rPr>
        <w:t>[4]</w:t>
      </w:r>
      <w:r w:rsidR="00141609">
        <w:fldChar w:fldCharType="end"/>
      </w:r>
      <w:r w:rsidR="0014160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41609">
        <w:fldChar w:fldCharType="separate"/>
      </w:r>
      <w:r w:rsidR="00F079FC" w:rsidRPr="00F079FC">
        <w:rPr>
          <w:noProof/>
        </w:rPr>
        <w:t>[14]</w:t>
      </w:r>
      <w:r w:rsidR="00141609">
        <w:fldChar w:fldCharType="end"/>
      </w:r>
      <w:r>
        <w:t xml:space="preserve">. </w:t>
      </w:r>
      <w:r w:rsidR="001A0FFB">
        <w:t xml:space="preserve">As well, a study by le Nobel et al. reported that impaired surgical field clarity due to intraoperative bleeding is associated with increased risk of residual cholesteatoma for </w:t>
      </w:r>
      <w:proofErr w:type="spellStart"/>
      <w:r w:rsidR="001A0FFB">
        <w:t>meso</w:t>
      </w:r>
      <w:proofErr w:type="spellEnd"/>
      <w:r w:rsidR="001A0FFB">
        <w:t>/</w:t>
      </w:r>
      <w:proofErr w:type="spellStart"/>
      <w:r w:rsidR="001A0FFB">
        <w:t>epitympanic</w:t>
      </w:r>
      <w:proofErr w:type="spellEnd"/>
      <w:r w:rsidR="001A0FFB">
        <w:t xml:space="preserve"> cholesteatoma </w:t>
      </w:r>
      <w:r w:rsidR="00141609">
        <w:fldChar w:fldCharType="begin" w:fldLock="1"/>
      </w:r>
      <w:r w:rsidR="001A0FFB">
        <w:instrText>ADDIN CSL_CITATION { "citationItems" : [ { "id" : "ITEM-1", "itemData" : { "DOI" : "10.1097/MAO.0000000000001355", "ISBN" : "0000000000", "ISSN" : "1531-7129", "PMID" : "28288477", "abstract" : "OBJECTIVE Residual cholesteatoma most frequently occurs where visualization and surgical access are restricted by anatomic constraints. Other factors that compromise surgical field visualization might also increase rates of residual cholesteatoma. We evaluated whether impaired surgical field clarity from bleeding increases rates of residual cholesteatoma. STUDY DESIGN Prospective cohort study. SETTING Tertiary care hospital. PATIENTS Consecutive series of children having intact canal wall surgery for cholesteatoma. INTERVENTIONS Impact of bleeding on surgical field clarity was assessed intraoperatively on a six-point scale. MAIN OUTCOME MEASURES Presence of residual cholesteatoma was established at follow up clinical encounters, second stage procedures, and with magnetic resonance imaging. Multiple logistic regression was used to determine the influence of surgical field clarity and other factors on rates of residual cholesteatoma. RESULTS Surgery was completed on 232 ears and residual cholesteatoma found in 45 (19%) ears. Multivariate regression analysis of cases completed with atticotomy or tympanoplasty demonstrated that surgical field clarity was a significant predictor of residual cholesteatoma (OR [odds ratio] 4, 95%CI 1.05-15; p\u200a=\u200a0.04). Cholesteatoma extent was the most significant predictor of residual cholesteatoma when including cases requiring combined approach tympanomastoidectomy (OR 2.2, 95%CI 1.4-3.3; p\u200a&lt;\u200a0.001). CONCLUSIONS Impaired surgical field clarity from intraoperative bleeding is associated with increased risk of residual cholesteatoma in surgery for meso/epitympanic cholesteatoma. These findings are of particular significance for endoscopic ear surgery in which management of bleeding can be more difficult and support the use of techniques, such as hypotensive general anesthesia, that minimize surgical site bleeding and improve surgical field visualization.", "author" : [ { "dropping-particle" : "", "family" : "Nobel", "given" : "Gavin J.", "non-dropping-particle" : "le", "parse-names" : false, "suffix" : "" }, { "dropping-particle" : "", "family" : "Cushing", "given" : "Sharon L.", "non-dropping-particle" : "", "parse-names" : false, "suffix" : "" }, { "dropping-particle" : "", "family" : "Papsin", "given" : "Blake C.", "non-dropping-particle" : "", "parse-names" : false, "suffix" : "" }, { "dropping-particle" : "", "family" : "James", "given" : "Adrian L.", "non-dropping-particle" : "", "parse-names" : false, "suffix" : "" } ], "container-title" : "Otology &amp; Neurotology", "id" : "ITEM-1", "issue" : "4", "issued" : { "date-parts" : [ [ "2017" ] ] }, "page" : "529-534", "title" : "Intraoperative Bleeding and the Risk of Residual Cholesteatoma", "type" : "article-journal", "volume" : "38" }, "uris" : [ "http://www.mendeley.com/documents/?uuid=9e0e2042-b9d1-4917-92bc-141bb64a4027" ] } ], "mendeley" : { "formattedCitation" : "[15]", "plainTextFormattedCitation" : "[15]" }, "properties" : { "noteIndex" : 0 }, "schema" : "https://github.com/citation-style-language/schema/raw/master/csl-citation.json" }</w:instrText>
      </w:r>
      <w:r w:rsidR="00141609">
        <w:fldChar w:fldCharType="separate"/>
      </w:r>
      <w:r w:rsidR="001A0FFB" w:rsidRPr="001A0FFB">
        <w:rPr>
          <w:noProof/>
        </w:rPr>
        <w:t>[15]</w:t>
      </w:r>
      <w:r w:rsidR="00141609">
        <w:fldChar w:fldCharType="end"/>
      </w:r>
      <w:r w:rsidR="001A0FFB">
        <w:t xml:space="preserve">. </w:t>
      </w:r>
      <w:r w:rsidR="00B61F40">
        <w:t>Specialized instruments are being developed to mitigate the problem of bleeding control. Instruments that incorporate a functional tip with a suction shaft allow for cutting, dissecting or elevating tissues while suctioning</w:t>
      </w:r>
      <w:r w:rsidR="001A0FFB">
        <w:t xml:space="preserve"> </w:t>
      </w:r>
      <w:r w:rsidR="0014160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Pr="00A440DB">
        <w:rPr>
          <w:noProof/>
        </w:rPr>
        <w:t>[3]</w:t>
      </w:r>
      <w:r w:rsidR="00141609">
        <w:fldChar w:fldCharType="end"/>
      </w:r>
      <w:r>
        <w:t xml:space="preserve">. </w:t>
      </w:r>
      <w:r w:rsidR="00B61F40">
        <w:t xml:space="preserve">As well, there are techniques to maintain </w:t>
      </w:r>
      <w:proofErr w:type="spellStart"/>
      <w:r w:rsidR="00B61F40">
        <w:t>hemostastis</w:t>
      </w:r>
      <w:proofErr w:type="spellEnd"/>
      <w:r w:rsidR="00B61F40">
        <w:t xml:space="preserve"> during TEES to facilitate one-handed surgery such as: injecting local anesthetic and epinephrine, packing the ear canal with topical epinephrine soaked neuro-patties before surgery, maintaining hypotensive  anesthesia and gentle head elevation, careful instrument manipulation in external canal and applying epinephrine soaked cotton balls while raising the </w:t>
      </w:r>
      <w:proofErr w:type="spellStart"/>
      <w:r w:rsidR="00B61F40">
        <w:t>tympanomeatal</w:t>
      </w:r>
      <w:proofErr w:type="spellEnd"/>
      <w:r w:rsidR="00B61F40">
        <w:t xml:space="preserve"> flap </w:t>
      </w:r>
      <w:r w:rsidR="00141609">
        <w:fldChar w:fldCharType="begin" w:fldLock="1"/>
      </w:r>
      <w:r w:rsidR="00B61F40">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fldChar w:fldCharType="separate"/>
      </w:r>
      <w:r w:rsidR="00B61F40" w:rsidRPr="001C12A0">
        <w:rPr>
          <w:noProof/>
        </w:rPr>
        <w:t>[8]</w:t>
      </w:r>
      <w:r w:rsidR="00141609">
        <w:fldChar w:fldCharType="end"/>
      </w:r>
      <w:r w:rsidR="00141609">
        <w:fldChar w:fldCharType="begin" w:fldLock="1"/>
      </w:r>
      <w:r w:rsidR="00EE3C40">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41609">
        <w:fldChar w:fldCharType="separate"/>
      </w:r>
      <w:r w:rsidR="00F079FC" w:rsidRPr="00F079FC">
        <w:rPr>
          <w:noProof/>
        </w:rPr>
        <w:t>[14]</w:t>
      </w:r>
      <w:r w:rsidR="00141609">
        <w:fldChar w:fldCharType="end"/>
      </w:r>
      <w:r w:rsidR="00B61F40">
        <w:t xml:space="preserve">. </w:t>
      </w:r>
      <w:r w:rsidR="00DB381F">
        <w:t>From this questionnaire, bleeding control exhibited a need of 67% ± 5% and n</w:t>
      </w:r>
      <w:r w:rsidR="00B5360D">
        <w:t>ine of the seventeen comments from respondents descr</w:t>
      </w:r>
      <w:r w:rsidR="00DB381F">
        <w:t>ibed that an instrument combining suction</w:t>
      </w:r>
      <w:r w:rsidR="00B5360D">
        <w:t xml:space="preserve"> with</w:t>
      </w:r>
      <w:r w:rsidR="00DB381F">
        <w:t xml:space="preserve"> </w:t>
      </w:r>
      <w:proofErr w:type="gramStart"/>
      <w:r w:rsidR="00DB381F">
        <w:t>another</w:t>
      </w:r>
      <w:r w:rsidR="00B5360D">
        <w:t xml:space="preserve"> </w:t>
      </w:r>
      <w:r w:rsidR="00DB381F">
        <w:t>functionality</w:t>
      </w:r>
      <w:proofErr w:type="gramEnd"/>
      <w:r w:rsidR="00B5360D">
        <w:t xml:space="preserve">, </w:t>
      </w:r>
      <w:r w:rsidR="00DB381F">
        <w:t>such as</w:t>
      </w:r>
      <w:r w:rsidR="00B5360D">
        <w:t xml:space="preserve"> dissecting, cauterizing </w:t>
      </w:r>
      <w:r w:rsidR="00DB381F">
        <w:t>or</w:t>
      </w:r>
      <w:r w:rsidR="00B5360D">
        <w:t xml:space="preserve"> reaching, would be beneficial for TEES. </w:t>
      </w:r>
    </w:p>
    <w:p w:rsidR="00B61F40" w:rsidRDefault="00B61F40" w:rsidP="00EB0289"/>
    <w:p w:rsidR="000B67EC" w:rsidRDefault="00414708" w:rsidP="00EB0289">
      <w:pPr>
        <w:pStyle w:val="Heading3"/>
        <w:rPr>
          <w:lang w:val="en-CA"/>
        </w:rPr>
      </w:pPr>
      <w:r>
        <w:rPr>
          <w:lang w:val="en-CA"/>
        </w:rPr>
        <w:t>R</w:t>
      </w:r>
      <w:r w:rsidR="000B67EC">
        <w:rPr>
          <w:lang w:val="en-CA"/>
        </w:rPr>
        <w:t>eaching structures visualized by the endoscope and dissection and removal of cholesteatoma</w:t>
      </w:r>
    </w:p>
    <w:p w:rsidR="000B67EC" w:rsidRPr="00FF1426" w:rsidRDefault="000B67EC" w:rsidP="00EB0289">
      <w:r>
        <w:t xml:space="preserve">Difficult to reach anatomical recesses include the sinus tympani, facial recess and anterior </w:t>
      </w:r>
      <w:proofErr w:type="spellStart"/>
      <w:r>
        <w:t>epitympanic</w:t>
      </w:r>
      <w:proofErr w:type="spellEnd"/>
      <w:r>
        <w:t xml:space="preserve"> recess  </w:t>
      </w:r>
      <w:r w:rsidR="00141609">
        <w:fldChar w:fldCharType="begin" w:fldLock="1"/>
      </w:r>
      <w:r>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Pr="00A440DB">
        <w:rPr>
          <w:noProof/>
        </w:rPr>
        <w:t>[3]</w:t>
      </w:r>
      <w:r w:rsidR="00141609">
        <w:fldChar w:fldCharType="end"/>
      </w:r>
      <w:r>
        <w:t xml:space="preserve">. As well, residual cholesteatoma occurs if cholesteatoma is found in inaccessible areas </w:t>
      </w:r>
      <w:r w:rsidR="00141609">
        <w:fldChar w:fldCharType="begin" w:fldLock="1"/>
      </w:r>
      <w:r w:rsidR="001A0FFB">
        <w:instrText>ADDIN CSL_CITATION { "citationItems" : [ { "id" : "ITEM-1", "itemData" : { "ISSN" : "0001-6497 (Print)", "PMID" : "7193397", "abstract" : "We recently reviewed the records of 1024 operations for aural cholesteatoma. One  hundred and eighty one of these were on children. Complications of the disease occurred more frequently in those whose disease had existed 20 years or more. As such, complications of the disease were less common in children. Our surgical management of cholesteatoma in children is the same as in adults. We are more likely, however, to perform the operation in two stages in children, and more likely to find residual cholesteatoma at the second-stage operation. There were no differences in the functional results in children and adults.", "author" : [ { "dropping-particle" : "", "family" : "Sheehy", "given" : "James L", "non-dropping-particle" : "", "parse-names" : false, "suffix" : "" } ], "container-title" : "The American journal of otology", "id" : "ITEM-1", "issue" : "2", "issued" : { "date-parts" : [ [ "1985" ] ] }, "page" : "170-2", "title" : "Cholesteatoma Surgery in Children", "type" : "article", "volume" : "6" }, "uris" : [ "http://www.mendeley.com/documents/?uuid=47fcc573-2c91-4610-8109-46cd636a6d77" ] } ], "mendeley" : { "formattedCitation" : "[16]", "plainTextFormattedCitation" : "[16]", "previouslyFormattedCitation" : "[15]" }, "properties" : { "noteIndex" : 0 }, "schema" : "https://github.com/citation-style-language/schema/raw/master/csl-citation.json" }</w:instrText>
      </w:r>
      <w:r w:rsidR="00141609">
        <w:fldChar w:fldCharType="separate"/>
      </w:r>
      <w:r w:rsidR="001A0FFB" w:rsidRPr="001A0FFB">
        <w:rPr>
          <w:noProof/>
        </w:rPr>
        <w:t>[16]</w:t>
      </w:r>
      <w:r w:rsidR="00141609">
        <w:fldChar w:fldCharType="end"/>
      </w:r>
      <w:r w:rsidR="00141609">
        <w:fldChar w:fldCharType="begin" w:fldLock="1"/>
      </w:r>
      <w:r w:rsidR="001A0FFB">
        <w:instrText>ADDIN CSL_CITATION { "citationItems" : [ { "id" : "ITEM-1", "itemData" : { "DOI" : "10.1002/lary.24633", "ISBN" : "1531-4995 (Electronic)\\r0023-852X (Linking)", "ISSN" : "15314995", "PMID" : "24496645", "abstract" : "OBJECTIVES/HYPOTHESIS: Report the efficacy of a functional minimally invasive approach for cholesteatoma surgery.\\n\\nSTUDY DESIGN: Retrospective review of surgical cases performed between 1996 and 2008.\\n\\nMETHODS: One hundred sixty-nine patient charts were reviewed in which ears with primary cholesteatomas that extended beyond the mesotympanum were operated on with a plan for canal wall up (CWU) mastoidectomy. The surgical approach consisted of progressive exposure from transcanal to postauricular tympanoplasty to CWU mastoidectomy, as needed, to identify and lyse the fibrous attachments that bind the capsule to the surrounding mucosa. Endoscopic guidance was employed as appropriate to minimize exposure needs. Any planned second-stage operations were attempted with a transcanal approach if appropriate and with endoscopic assistance.\\n\\nRESULTS: One hundred eighty-four ears of 169 patients were included. The median age was 32 years (range, 1-79 years). The mean follow-up was 3.2 years (range, 1-11 years). Eighty-three (45%) were planned for a second-look operation, and three (2%) required unplanned second operations. The overall recurrence rate was 24/184 (13%), and the unexpected residual rate was 5/184 (3%). The residual rate with endoscopy (5/119, 4%,) or without endoscopy (1/65, 2%), were not significantly different. Hearing results in 156 ears improved significantly, from a preoperative pure-tone average (PTA) of 41 dB to a postoperative PTA average of 29 dB (P &lt; .0001).\\n\\nCONCLUSIONS: A functional minimally invasive approach to cholesteatoma surgery provided equivalent residual rates but higher recurrence rates compared to published canal wall down mastoidectomy. Endoscopic techniques were helpful in providing adequate views while minimizing exposure.\\n\\nLEVEL OF EVIDENCE: 4 Laryngoscope, 2014.", "author" : [ { "dropping-particle" : "", "family" : "Hanna", "given" : "Bassem M.", "non-dropping-particle" : "", "parse-names" : false, "suffix" : "" }, { "dropping-particle" : "", "family" : "Kivek\u00e4s", "given" : "Ilkka", "non-dropping-particle" : "", "parse-names" : false, "suffix" : "" }, { "dropping-particle" : "", "family" : "Wu", "given" : "Yi Hsuan", "non-dropping-particle" : "", "parse-names" : false, "suffix" : "" }, { "dropping-particle" : "", "family" : "Guo", "given" : "Lee J.", "non-dropping-particle" : "", "parse-names" : false, "suffix" : "" }, { "dropping-particle" : "", "family" : "Lin", "given" : "Huang", "non-dropping-particle" : "", "parse-names" : false, "suffix" : "" }, { "dropping-particle" : "", "family" : "Guidi", "given" : "Jessica", "non-dropping-particle" : "", "parse-names" : false, "suffix" : "" }, { "dropping-particle" : "", "family" : "Poe", "given" : "Dennis", "non-dropping-particle" : "", "parse-names" : false, "suffix" : "" } ], "container-title" : "Laryngoscope", "id" : "ITEM-1", "issue" : "10", "issued" : { "date-parts" : [ [ "2014" ] ] }, "page" : "2386-2392", "title" : "Minimally invasive functional approach for cholesteatoma surgery", "type" : "article-journal", "volume" : "124" }, "uris" : [ "http://www.mendeley.com/documents/?uuid=76f0fa9b-6b5e-41e9-8cab-f0f424e25fba" ] } ], "mendeley" : { "formattedCitation" : "[17]", "plainTextFormattedCitation" : "[17]", "previouslyFormattedCitation" : "[16]" }, "properties" : { "noteIndex" : 0 }, "schema" : "https://github.com/citation-style-language/schema/raw/master/csl-citation.json" }</w:instrText>
      </w:r>
      <w:r w:rsidR="00141609">
        <w:fldChar w:fldCharType="separate"/>
      </w:r>
      <w:r w:rsidR="001A0FFB" w:rsidRPr="001A0FFB">
        <w:rPr>
          <w:noProof/>
        </w:rPr>
        <w:t>[17]</w:t>
      </w:r>
      <w:r w:rsidR="00141609">
        <w:fldChar w:fldCharType="end"/>
      </w:r>
      <w:r>
        <w:t xml:space="preserve">.  </w:t>
      </w:r>
      <w:r w:rsidR="000F119D">
        <w:t xml:space="preserve">Reaching structures visualized by the endoscope and dissection and removal of cholesteatoma resulted in the highest degree of need. These two difficulties are related as dissecting and removal of cholesteatoma requires the surgeon’s tools to reach the cholesteatoma, which is often located in hard to access areas visualized by the endoscope. </w:t>
      </w:r>
      <w:r w:rsidR="00EE3C40">
        <w:t xml:space="preserve">Specialized instruments that have a curved tip in order to reach structures visualized by the endoscope have also being developed, particularly instruments to reach the sinus tympani </w:t>
      </w:r>
      <w:r w:rsidR="00141609">
        <w:fldChar w:fldCharType="begin" w:fldLock="1"/>
      </w:r>
      <w:r w:rsidR="00EE3C40">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00EE3C40" w:rsidRPr="00A440DB">
        <w:rPr>
          <w:noProof/>
        </w:rPr>
        <w:t>[3]</w:t>
      </w:r>
      <w:r w:rsidR="00141609">
        <w:fldChar w:fldCharType="end"/>
      </w:r>
      <w:r w:rsidR="00EE3C40">
        <w:t>. However, the curve in the shaft is fixed and there are areas where the tip cannot reach, which would require bone removal.</w:t>
      </w:r>
    </w:p>
    <w:p w:rsidR="00414708" w:rsidRDefault="00414708" w:rsidP="00EB0289">
      <w:pPr>
        <w:pStyle w:val="Heading2"/>
        <w:rPr>
          <w:lang w:val="en-CA"/>
        </w:rPr>
      </w:pPr>
    </w:p>
    <w:p w:rsidR="000B67EC" w:rsidRDefault="008D0425" w:rsidP="00EB0289">
      <w:pPr>
        <w:pStyle w:val="Heading3"/>
        <w:rPr>
          <w:lang w:val="en-CA"/>
        </w:rPr>
      </w:pPr>
      <w:r>
        <w:rPr>
          <w:lang w:val="en-CA"/>
        </w:rPr>
        <w:t>C</w:t>
      </w:r>
      <w:r w:rsidR="000B67EC">
        <w:rPr>
          <w:lang w:val="en-CA"/>
        </w:rPr>
        <w:t>utting and removing bone</w:t>
      </w:r>
    </w:p>
    <w:p w:rsidR="00EA53E0" w:rsidRPr="00EA53E0" w:rsidRDefault="00EA53E0" w:rsidP="00EB0289">
      <w:r>
        <w:t>Cutting and removing bone allows visualization of and access to areas within the middle ear that cannot be seen by the endoscope or reached by existing instruments.</w:t>
      </w:r>
    </w:p>
    <w:p w:rsidR="000B67EC" w:rsidRPr="00344911" w:rsidRDefault="000B67EC" w:rsidP="00EB0289">
      <w:proofErr w:type="gramStart"/>
      <w:r w:rsidRPr="000B67EC">
        <w:rPr>
          <w:highlight w:val="yellow"/>
        </w:rPr>
        <w:t>need</w:t>
      </w:r>
      <w:proofErr w:type="gramEnd"/>
      <w:r w:rsidRPr="000B67EC">
        <w:rPr>
          <w:highlight w:val="yellow"/>
        </w:rPr>
        <w:t xml:space="preserve"> a source for this</w:t>
      </w:r>
    </w:p>
    <w:p w:rsidR="008D0425" w:rsidRDefault="008D0425" w:rsidP="00EB0289">
      <w:pPr>
        <w:pStyle w:val="Heading2"/>
        <w:rPr>
          <w:lang w:val="en-CA"/>
        </w:rPr>
      </w:pPr>
    </w:p>
    <w:p w:rsidR="000B67EC" w:rsidRDefault="008D0425" w:rsidP="00EB0289">
      <w:pPr>
        <w:pStyle w:val="Heading3"/>
        <w:rPr>
          <w:lang w:val="en-CA"/>
        </w:rPr>
      </w:pPr>
      <w:r>
        <w:rPr>
          <w:lang w:val="en-CA"/>
        </w:rPr>
        <w:t>K</w:t>
      </w:r>
      <w:r w:rsidR="000B67EC">
        <w:rPr>
          <w:lang w:val="en-CA"/>
        </w:rPr>
        <w:t xml:space="preserve">eeping the endoscope lens clean </w:t>
      </w:r>
    </w:p>
    <w:p w:rsidR="000B67EC" w:rsidRPr="00A440DB" w:rsidRDefault="00EE3C40" w:rsidP="00EB0289">
      <w:r>
        <w:t>Fogging</w:t>
      </w:r>
      <w:r w:rsidR="000B67EC">
        <w:t xml:space="preserve"> and smearing of the endoscope tip is a </w:t>
      </w:r>
      <w:r>
        <w:t>challenge</w:t>
      </w:r>
      <w:r w:rsidR="000B67EC">
        <w:t xml:space="preserve"> of TEES</w:t>
      </w:r>
      <w:r>
        <w:t xml:space="preserve"> and surgeons must pause surgery, remove the fogged lens and wipe it clean on a defog pad periodically</w:t>
      </w:r>
      <w:r w:rsidR="00141609">
        <w:fldChar w:fldCharType="begin" w:fldLock="1"/>
      </w:r>
      <w:r w:rsidR="000B67EC">
        <w:instrText>ADDIN CSL_CITATION { "citationItems" : [ { "id" : "ITEM-1", "itemData" : { "DOI" : "10.1016/j.otc.2012.10.005", "ISSN" : "0030-6665", "author" : [ { "dropping-particle" : "", "family" : "Badr-el-dine", "given" : "Mohamed", "non-dropping-particle" : "", "parse-names" : false, "suffix" : "" } ], "container-title" : "Otolaryngologic Clinics of NA", "id" : "ITEM-1", "issue" : "2", "issued" : { "date-parts" : [ [ "2013" ] ] }, "page" : "211-225", "publisher" : "Elsevier Inc", "title" : "Instrumentation and Technologies in Endoscopic Ear Surgery", "type" : "article-journal", "volume" : "46" }, "uris" : [ "http://www.mendeley.com/documents/?uuid=6118feae-57bc-4854-bd2a-2f31d06f81cc" ] } ], "mendeley" : { "formattedCitation" : "[3]", "plainTextFormattedCitation" : "[3]", "previouslyFormattedCitation" : "[3]" }, "properties" : { "noteIndex" : 0 }, "schema" : "https://github.com/citation-style-language/schema/raw/master/csl-citation.json" }</w:instrText>
      </w:r>
      <w:r w:rsidR="00141609">
        <w:fldChar w:fldCharType="separate"/>
      </w:r>
      <w:r w:rsidR="000B67EC" w:rsidRPr="00A440DB">
        <w:rPr>
          <w:noProof/>
        </w:rPr>
        <w:t>[3]</w:t>
      </w:r>
      <w:r w:rsidR="00141609">
        <w:fldChar w:fldCharType="end"/>
      </w:r>
      <w:r w:rsidR="00141609">
        <w:fldChar w:fldCharType="begin" w:fldLock="1"/>
      </w:r>
      <w:r w:rsidR="001A0FFB">
        <w:instrText>ADDIN CSL_CITATION { "citationItems" : [ { "id" : "ITEM-1", "itemData" : { "DOI" : "10.1016/j.otc.2016.05.005", "ISSN" : "15578259", "PMID" : "27565389", "abstract" : "Paralleling the introduction of endoscopes for sinus surgery more than two decades ago, otology is facing a similar paradigm shift in the use of endoscopes to perform ear surgery. The wide-angle and high-resolution image provided by endoscopes allows for improved visualization of the tympanic cavity using minimally invasive surgical portals. Incorporating endoscopic ear surgery into otologic practice is challenging. A graduated and step-wise introduction of EES to otologic surgery is recommended to ensure safe and successful implementation.", "author" : [ { "dropping-particle" : "", "family" : "Kozin", "given" : "Elliott D.", "non-dropping-particle" : "", "parse-names" : false, "suffix" : "" }, { "dropping-particle" : "", "family" : "Kiringoda", "given" : "Ruwan", "non-dropping-particle" : "", "parse-names" : false, "suffix" : "" }, { "dropping-particle" : "", "family" : "Lee", "given" : "Daniel J.", "non-dropping-particle" : "", "parse-names" : false, "suffix" : "" } ], "container-title" : "Otolaryngologic Clinics of North America", "id" : "ITEM-1", "issue" : "5", "issued" : { "date-parts" : [ [ "2016" ] ] }, "page" : "1237-1251", "publisher" : "Elsevier Inc", "title" : "Incorporating Endoscopic Ear Surgery into Your Clinical Practice", "type" : "article-journal", "volume" : "49" }, "uris" : [ "http://www.mendeley.com/documents/?uuid=4b5ae2ba-631d-4946-9aaa-f9287b507580" ] } ], "mendeley" : { "formattedCitation" : "[14]", "plainTextFormattedCitation" : "[14]", "previouslyFormattedCitation" : "[14]" }, "properties" : { "noteIndex" : 0 }, "schema" : "https://github.com/citation-style-language/schema/raw/master/csl-citation.json" }</w:instrText>
      </w:r>
      <w:r w:rsidR="00141609">
        <w:fldChar w:fldCharType="separate"/>
      </w:r>
      <w:r w:rsidRPr="00EE3C40">
        <w:rPr>
          <w:noProof/>
        </w:rPr>
        <w:t>[14]</w:t>
      </w:r>
      <w:r w:rsidR="00141609">
        <w:fldChar w:fldCharType="end"/>
      </w:r>
      <w:r w:rsidR="000B67EC">
        <w:t xml:space="preserve">. This </w:t>
      </w:r>
      <w:r w:rsidR="00F72A2B">
        <w:t>can be time consuming during surgery.</w:t>
      </w:r>
      <w:r w:rsidR="000B67EC">
        <w:t xml:space="preserve"> The lens can also become dirty during drilling when pieces of bone and irrigation fluid are flowing in the surgical </w:t>
      </w:r>
      <w:proofErr w:type="gramStart"/>
      <w:r w:rsidR="000B67EC">
        <w:t>field</w:t>
      </w:r>
      <w:r w:rsidRPr="00EE3C40">
        <w:rPr>
          <w:highlight w:val="yellow"/>
        </w:rPr>
        <w:t>(</w:t>
      </w:r>
      <w:proofErr w:type="gramEnd"/>
      <w:r w:rsidRPr="00EE3C40">
        <w:rPr>
          <w:highlight w:val="yellow"/>
        </w:rPr>
        <w:t>???)</w:t>
      </w:r>
      <w:r w:rsidR="000B67EC">
        <w:t xml:space="preserve">. </w:t>
      </w:r>
    </w:p>
    <w:p w:rsidR="008D0425" w:rsidRDefault="008D0425" w:rsidP="00EB0289">
      <w:pPr>
        <w:pStyle w:val="Heading2"/>
        <w:rPr>
          <w:lang w:val="en-CA"/>
        </w:rPr>
      </w:pPr>
    </w:p>
    <w:p w:rsidR="000B67EC" w:rsidRDefault="008D0425" w:rsidP="00EB0289">
      <w:pPr>
        <w:pStyle w:val="Heading3"/>
        <w:rPr>
          <w:lang w:val="en-CA"/>
        </w:rPr>
      </w:pPr>
      <w:r>
        <w:rPr>
          <w:lang w:val="en-CA"/>
        </w:rPr>
        <w:t>M</w:t>
      </w:r>
      <w:r w:rsidR="000B67EC">
        <w:rPr>
          <w:lang w:val="en-CA"/>
        </w:rPr>
        <w:t xml:space="preserve">oving and positioning a graft into the intended place </w:t>
      </w:r>
    </w:p>
    <w:p w:rsidR="000B67EC" w:rsidRDefault="000B67EC" w:rsidP="00EB0289">
      <w:r>
        <w:t xml:space="preserve">In tympanoplasty surgery, the approach, graft material and graft placement technique vary depending on the training, case load, resources and experience available to the surgeon </w:t>
      </w:r>
      <w:r w:rsidR="00141609">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41609">
        <w:fldChar w:fldCharType="separate"/>
      </w:r>
      <w:r w:rsidR="001A0FFB" w:rsidRPr="001A0FFB">
        <w:rPr>
          <w:noProof/>
        </w:rPr>
        <w:t>[18]</w:t>
      </w:r>
      <w:r w:rsidR="00141609">
        <w:fldChar w:fldCharType="end"/>
      </w:r>
      <w:r>
        <w:t xml:space="preserve">. During TEES tympanoplasty the graft must be inserted into the ear canal and positioned single handedly in the desired orientation, e.g. underlay technique requires the graft to be supported under the annulus anteriorly and over the neck of the </w:t>
      </w:r>
      <w:proofErr w:type="spellStart"/>
      <w:r>
        <w:t>malleus</w:t>
      </w:r>
      <w:proofErr w:type="spellEnd"/>
      <w:r>
        <w:t xml:space="preserve"> for </w:t>
      </w:r>
      <w:proofErr w:type="spellStart"/>
      <w:r>
        <w:t>anterosuperior</w:t>
      </w:r>
      <w:proofErr w:type="spellEnd"/>
      <w:r>
        <w:t xml:space="preserve"> support </w:t>
      </w:r>
      <w:r w:rsidR="00141609">
        <w:fldChar w:fldCharType="begin" w:fldLock="1"/>
      </w:r>
      <w:r w:rsidR="001A0FFB">
        <w:instrText>ADDIN CSL_CITATION { "citationItems" : [ { "id" : "ITEM-1", "itemData" : { "DOI" : "10.1177/0194599812460497", "author" : [ { "dropping-particle" : "", "family" : "James", "given" : "Adrian L", "non-dropping-particle" : "", "parse-names" : false, "suffix" : "" }, { "dropping-particle" : "", "family" : "Papsin", "given" : "Blake C", "non-dropping-particle" : "", "parse-names" : false, "suffix" : "" } ], "container-title" : "American Academy of Otolaryngology - Head and Neck Surgery", "id" : "ITEM-1", "issue" : "September", "issued" : { "date-parts" : [ [ "2012" ] ] }, "page" : "992-998", "title" : "Ten Top Considerations in Pediatric Tympanoplasty", "type" : "article-journal" }, "uris" : [ "http://www.mendeley.com/documents/?uuid=09e17a5c-14e9-4108-a269-3c4a9d318877" ] } ], "mendeley" : { "formattedCitation" : "[18]", "plainTextFormattedCitation" : "[18]", "previouslyFormattedCitation" : "[17]" }, "properties" : { "noteIndex" : 0 }, "schema" : "https://github.com/citation-style-language/schema/raw/master/csl-citation.json" }</w:instrText>
      </w:r>
      <w:r w:rsidR="00141609">
        <w:fldChar w:fldCharType="separate"/>
      </w:r>
      <w:r w:rsidR="001A0FFB" w:rsidRPr="001A0FFB">
        <w:rPr>
          <w:noProof/>
        </w:rPr>
        <w:t>[18]</w:t>
      </w:r>
      <w:r w:rsidR="00141609">
        <w:fldChar w:fldCharType="end"/>
      </w:r>
      <w:r>
        <w:t xml:space="preserve">. Performing this technique single handedly can be challenging and so perhaps a tool that facilitates graft manipulation would be helpful for </w:t>
      </w:r>
      <w:proofErr w:type="gramStart"/>
      <w:r>
        <w:t>TEES</w:t>
      </w:r>
      <w:proofErr w:type="gramEnd"/>
      <w:r>
        <w:t xml:space="preserve"> surgeons. </w:t>
      </w:r>
      <w:r w:rsidR="00333E83">
        <w:t xml:space="preserve">Lea and </w:t>
      </w:r>
      <w:proofErr w:type="spellStart"/>
      <w:r w:rsidR="00333E83">
        <w:t>Mijovic</w:t>
      </w:r>
      <w:proofErr w:type="spellEnd"/>
      <w:r w:rsidR="00333E83">
        <w:t xml:space="preserve"> show that cartilage or graft placement is easier when using two hands in a surgery video </w:t>
      </w:r>
      <w:r w:rsidR="00141609">
        <w:fldChar w:fldCharType="begin" w:fldLock="1"/>
      </w:r>
      <w:r w:rsidR="00B4071D">
        <w:instrText>ADDIN CSL_CITATION { "citationItems" : [ { "id" : "ITEM-1", "itemData" : { "DOI" : "10.1007/s40136-015-0101-1", "ISSN" : "2167-583X", "author" : [ { "dropping-particle" : "", "family" : "Mijovic", "given" : "Tamara", "non-dropping-particle" : "", "parse-names" : false, "suffix" : "" }, { "dropping-particle" : "", "family" : "Lea", "given" : "Jane", "non-dropping-particle" : "", "parse-names" : false, "suffix" : "" } ], "container-title" : "Current Otorhinolaryngology Reports", "id" : "ITEM-1", "issue" : "4", "issued" : { "date-parts" : [ [ "2015" ] ] }, "page" : "193-199", "publisher" : "Springer US", "title" : "Training and Education in Endoscopic Ear Surgery", "type" : "article-journal", "volume" : "3" }, "uris" : [ "http://www.mendeley.com/documents/?uuid=2701d7f2-1bf2-4052-81dc-87f9251c7903" ] } ], "mendeley" : { "formattedCitation" : "[8]", "plainTextFormattedCitation" : "[8]", "previouslyFormattedCitation" : "[8]" }, "properties" : { "noteIndex" : 0 }, "schema" : "https://github.com/citation-style-language/schema/raw/master/csl-citation.json" }</w:instrText>
      </w:r>
      <w:r w:rsidR="00141609">
        <w:fldChar w:fldCharType="separate"/>
      </w:r>
      <w:r w:rsidR="00333E83" w:rsidRPr="00333E83">
        <w:rPr>
          <w:noProof/>
        </w:rPr>
        <w:t>[8]</w:t>
      </w:r>
      <w:r w:rsidR="00141609">
        <w:fldChar w:fldCharType="end"/>
      </w:r>
    </w:p>
    <w:p w:rsidR="00715121" w:rsidRDefault="00715121" w:rsidP="00EB0289"/>
    <w:p w:rsidR="00715121" w:rsidRDefault="00715121" w:rsidP="00EB0289">
      <w:pPr>
        <w:pStyle w:val="Heading3"/>
      </w:pPr>
      <w:r>
        <w:t xml:space="preserve">Qualitative results: </w:t>
      </w:r>
    </w:p>
    <w:p w:rsidR="00715121" w:rsidRPr="00715121" w:rsidRDefault="00715121" w:rsidP="00EB0289">
      <w:r w:rsidRPr="00850058">
        <w:rPr>
          <w:highlight w:val="red"/>
        </w:rPr>
        <w:t>Insert qualitative results – open ended responses with themes/categories.</w:t>
      </w:r>
    </w:p>
    <w:p w:rsidR="00015BCD" w:rsidRDefault="00850058" w:rsidP="00EB0289">
      <w:r>
        <w:t xml:space="preserve">The comments compliment the results of the degree of need for instruments to facilitate </w:t>
      </w:r>
      <w:proofErr w:type="gramStart"/>
      <w:r>
        <w:t>TEES</w:t>
      </w:r>
      <w:proofErr w:type="gramEnd"/>
      <w:r>
        <w:t xml:space="preserve"> difficulties where more than 50% of the comments expressed the need for a tool to reach areas visualized by the endoscope, which also exhibited the greatest degree of need. As well, the need for a combined suction tool had the same number of responses which coincides with dissection and removal of </w:t>
      </w:r>
      <w:commentRangeStart w:id="12"/>
      <w:r>
        <w:t xml:space="preserve">cholesteatoma that requires </w:t>
      </w:r>
      <w:proofErr w:type="gramStart"/>
      <w:r>
        <w:t>suction(</w:t>
      </w:r>
      <w:proofErr w:type="gramEnd"/>
      <w:r>
        <w:t>???).</w:t>
      </w:r>
      <w:commentRangeEnd w:id="12"/>
      <w:r>
        <w:rPr>
          <w:rStyle w:val="CommentReference"/>
        </w:rPr>
        <w:commentReference w:id="12"/>
      </w:r>
    </w:p>
    <w:p w:rsidR="00850058" w:rsidRDefault="00850058" w:rsidP="00EB0289"/>
    <w:p w:rsidR="0069326C" w:rsidRDefault="00557FE9" w:rsidP="00557FE9">
      <w:pPr>
        <w:pStyle w:val="Heading3"/>
      </w:pPr>
      <w:r>
        <w:t>Implications of the Findings</w:t>
      </w:r>
    </w:p>
    <w:p w:rsidR="002442CD" w:rsidRPr="002442CD" w:rsidRDefault="002442CD" w:rsidP="00EB0289">
      <w:r>
        <w:t>The findings from this needs analysis study can be used for future development of tools to facilitate TEES or to develop training/teaching models.</w:t>
      </w:r>
      <w:commentRangeStart w:id="13"/>
      <w:r>
        <w:t xml:space="preserve"> The team hopes that otologists will continue to study the needs of TEES to continually improve upon the technology available to facilitate its use </w:t>
      </w:r>
      <w:r w:rsidRPr="002442CD">
        <w:rPr>
          <w:highlight w:val="yellow"/>
        </w:rPr>
        <w:t>(?????).</w:t>
      </w:r>
      <w:r>
        <w:t xml:space="preserve"> </w:t>
      </w:r>
      <w:commentRangeEnd w:id="13"/>
      <w:r>
        <w:rPr>
          <w:rStyle w:val="CommentReference"/>
        </w:rPr>
        <w:commentReference w:id="13"/>
      </w:r>
    </w:p>
    <w:p w:rsidR="0069326C" w:rsidRDefault="0069326C" w:rsidP="00EB0289"/>
    <w:p w:rsidR="00415610" w:rsidRPr="00F340DB" w:rsidRDefault="00415610" w:rsidP="00415610">
      <w:pPr>
        <w:pStyle w:val="Heading3"/>
      </w:pPr>
      <w:r>
        <w:t>Limitations</w:t>
      </w:r>
    </w:p>
    <w:p w:rsidR="00415610" w:rsidRPr="00EB0289" w:rsidRDefault="00415610" w:rsidP="00415610">
      <w:r>
        <w:t xml:space="preserve">The questionnaire was sent to otologists who are interested in endoscopic ear surgery as the questionnaire asked participants to rate their experience on TEES. There is a low representation of surgeons who perform 0% of surgeries totally </w:t>
      </w:r>
      <w:proofErr w:type="spellStart"/>
      <w:r>
        <w:t>endoscopically</w:t>
      </w:r>
      <w:proofErr w:type="spellEnd"/>
      <w:r>
        <w:t xml:space="preserve"> (8% of respondents).  Furthermore, the questionnaire did not ask the types of surgeries that the respondents normally perform using TEES. Therefore, the results may be influenced by this bias of </w:t>
      </w:r>
      <w:r>
        <w:lastRenderedPageBreak/>
        <w:t xml:space="preserve">respondents. This would affect the results as surgeons who perform primarily cholesteatoma surgeries might face different difficulties, such as dissection and removal of cholesteatoma, during surgery than surgeons who perform primarily </w:t>
      </w:r>
      <w:proofErr w:type="spellStart"/>
      <w:r>
        <w:t>tympanoplasties</w:t>
      </w:r>
      <w:proofErr w:type="spellEnd"/>
      <w:r>
        <w:t xml:space="preserve">, where a major challenge could be positioning the graft.  Low response rate. The questionnaire, with 11 questions, was designed to be very short and easy to complete but it still received a low response rate. This probably affected the statistical analysis of the results, where ideally 100 or more responses would be sufficient </w:t>
      </w:r>
      <w:r w:rsidRPr="00360AE8">
        <w:rPr>
          <w:highlight w:val="yellow"/>
        </w:rPr>
        <w:t>(?????).</w:t>
      </w:r>
      <w:r>
        <w:t xml:space="preserve"> The surgeons who responded are probably biased towards using TEES and therefore, the responses did not include opinions from surgeons who are not interested in TEES. However, since this study aims to identify the needs of </w:t>
      </w:r>
      <w:proofErr w:type="gramStart"/>
      <w:r>
        <w:t>TEES</w:t>
      </w:r>
      <w:proofErr w:type="gramEnd"/>
      <w:r>
        <w:t xml:space="preserve"> surgeons, this limitation is not so significant as we want to know the opinions of surgeons who practice TEES and are therefore interested in TEES. It would be interesting to see how/if the challenges between microscopic otologists and TEES otologists vary. The questions asked before the comments section may have prompted specific responses as many of the responses were related to the TEES difficulties presented. </w:t>
      </w:r>
    </w:p>
    <w:p w:rsidR="00415610" w:rsidRDefault="00415610" w:rsidP="00EB0289"/>
    <w:p w:rsidR="00015BCD" w:rsidRPr="00015BCD" w:rsidRDefault="00015BCD" w:rsidP="00EB0289">
      <w:pPr>
        <w:pStyle w:val="Heading2"/>
      </w:pPr>
      <w:r>
        <w:t xml:space="preserve">Conclusion: </w:t>
      </w:r>
    </w:p>
    <w:p w:rsidR="00015BCD" w:rsidRDefault="00A40CE7" w:rsidP="00EB0289">
      <w:pPr>
        <w:pStyle w:val="ListParagraph"/>
      </w:pPr>
      <w:r>
        <w:t>key findings</w:t>
      </w:r>
    </w:p>
    <w:p w:rsidR="00A40CE7" w:rsidRDefault="00A40CE7" w:rsidP="00EB0289">
      <w:pPr>
        <w:pStyle w:val="ListParagraph"/>
      </w:pPr>
      <w:r>
        <w:t>review main outcome measures</w:t>
      </w:r>
    </w:p>
    <w:p w:rsidR="00A40CE7" w:rsidRDefault="00A40CE7" w:rsidP="00EB0289">
      <w:pPr>
        <w:pStyle w:val="ListParagraph"/>
      </w:pPr>
      <w:r>
        <w:t xml:space="preserve">compare key </w:t>
      </w:r>
      <w:r w:rsidR="00783D5A">
        <w:t>findings with other literature</w:t>
      </w:r>
    </w:p>
    <w:p w:rsidR="00783D5A" w:rsidRDefault="00783D5A" w:rsidP="00EB0289">
      <w:pPr>
        <w:pStyle w:val="ListParagraph"/>
      </w:pPr>
      <w:r>
        <w:t>limitations of study</w:t>
      </w:r>
    </w:p>
    <w:p w:rsidR="00A40CE7" w:rsidRDefault="00A40CE7" w:rsidP="00EB0289">
      <w:r>
        <w:br w:type="page"/>
      </w:r>
    </w:p>
    <w:p w:rsidR="005163DD" w:rsidRPr="00FB5D5E" w:rsidRDefault="005163DD" w:rsidP="00EB0289">
      <w:pPr>
        <w:rPr>
          <w:lang w:val="en-CA"/>
        </w:rPr>
      </w:pPr>
      <w:r>
        <w:rPr>
          <w:lang w:val="en-CA"/>
        </w:rPr>
        <w:lastRenderedPageBreak/>
        <w:t xml:space="preserve">Notes: </w:t>
      </w:r>
    </w:p>
    <w:p w:rsidR="005163DD" w:rsidRDefault="005163DD" w:rsidP="00EB0289">
      <w:pPr>
        <w:pStyle w:val="ListParagraph"/>
      </w:pPr>
      <w:r>
        <w:t xml:space="preserve">Why are we doing </w:t>
      </w:r>
      <w:proofErr w:type="gramStart"/>
      <w:r>
        <w:t>a needs</w:t>
      </w:r>
      <w:proofErr w:type="gramEnd"/>
      <w:r>
        <w:t xml:space="preserve"> analysis?</w:t>
      </w:r>
    </w:p>
    <w:p w:rsidR="005163DD" w:rsidRDefault="005163DD" w:rsidP="00EB0289">
      <w:r>
        <w:t>To identify, describe and rank the difficulties experienced during TEES and if developing new instruments to address these challenges would be beneficial to TEES.</w:t>
      </w:r>
    </w:p>
    <w:p w:rsidR="005163DD" w:rsidRDefault="005163DD" w:rsidP="00EB0289">
      <w:pPr>
        <w:pStyle w:val="ListParagraph"/>
      </w:pPr>
      <w:r>
        <w:t>What do we want to learn from the needs analysis?</w:t>
      </w:r>
    </w:p>
    <w:p w:rsidR="005163DD" w:rsidRDefault="005163DD" w:rsidP="00EB0289">
      <w:r>
        <w:t xml:space="preserve">The difficulties that are most widely experienced by </w:t>
      </w:r>
      <w:proofErr w:type="gramStart"/>
      <w:r>
        <w:t>TEES</w:t>
      </w:r>
      <w:proofErr w:type="gramEnd"/>
      <w:r>
        <w:t xml:space="preserve"> surgeons and what difficulties do surgeons require new instruments for.</w:t>
      </w:r>
    </w:p>
    <w:p w:rsidR="005163DD" w:rsidRDefault="005163DD" w:rsidP="00EB0289">
      <w:pPr>
        <w:pStyle w:val="ListParagraph"/>
      </w:pPr>
      <w:r>
        <w:t>What context does the reader need in order to understand this study?</w:t>
      </w:r>
    </w:p>
    <w:p w:rsidR="005163DD" w:rsidRDefault="005163DD" w:rsidP="00EB0289">
      <w:pPr>
        <w:pStyle w:val="ListParagraph"/>
      </w:pPr>
      <w:r>
        <w:t xml:space="preserve">TEES, endoscopes used </w:t>
      </w:r>
    </w:p>
    <w:p w:rsidR="005163DD" w:rsidRDefault="005163DD" w:rsidP="00EB0289">
      <w:pPr>
        <w:pStyle w:val="ListParagraph"/>
      </w:pPr>
      <w:r>
        <w:t xml:space="preserve">Clinical </w:t>
      </w:r>
      <w:proofErr w:type="gramStart"/>
      <w:r>
        <w:t>implications,</w:t>
      </w:r>
      <w:proofErr w:type="gramEnd"/>
      <w:r>
        <w:t xml:space="preserve"> and say that this method is still contended because of…. The problems of TEES </w:t>
      </w:r>
    </w:p>
    <w:p w:rsidR="00A40CE7" w:rsidRDefault="00A40CE7" w:rsidP="00EB0289"/>
    <w:p w:rsidR="00743726" w:rsidRDefault="00743726" w:rsidP="00EB0289"/>
    <w:p w:rsidR="00743726" w:rsidRDefault="00743726" w:rsidP="00EB0289">
      <w:r>
        <w:t>Notes from “</w:t>
      </w:r>
      <w:r w:rsidRPr="00743726">
        <w:t>Endoscopic and keyhole endoscope-assisted neurosurgical approaches: A qualitative survey on technical challenges and technological solutions”</w:t>
      </w:r>
      <w:r w:rsidR="00141609">
        <w:fldChar w:fldCharType="begin" w:fldLock="1"/>
      </w:r>
      <w:r w:rsidR="001A0FFB">
        <w:instrText>ADDIN CSL_CITATION { "citationItems" : [ { "id" : "ITEM-1", "itemData" : { "DOI" : "10.3109/02688697.2014.887654.Endoscopic", "author" : [ { "dropping-particle" : "", "family" : "Marcus", "given" : "Hani J", "non-dropping-particle" : "", "parse-names" : false, "suffix" : "" }, { "dropping-particle" : "", "family" : "Cundy", "given" : "Thomas P", "non-dropping-particle" : "", "parse-names" : false, "suffix" : "" }, { "dropping-particle" : "", "family" : "Hughes-hallett", "given" : "Archie", "non-dropping-particle" : "", "parse-names" : false, "suffix" : "" }, { "dropping-particle" : "", "family" : "Yang", "given" : "Zhong", "non-dropping-particle" : "", "parse-names" : false, "suffix" : "" }, { "dropping-particle" : "", "family" : "Darzi", "given" : "Ara", "non-dropping-particle" : "", "parse-names" : false, "suffix" : "" }, { "dropping-particle" : "", "family" : "Nandi", "given" : "Dipankar", "non-dropping-particle" : "", "parse-names" : false, "suffix" : "" }, { "dropping-particle" : "", "family" : "Phil", "given" : "D", "non-dropping-particle" : "", "parse-names" : false, "suffix" : "" } ], "id" : "ITEM-1", "issue" : "5", "issued" : { "date-parts" : [ [ "2015" ] ] }, "page" : "606-610", "title" : "Europe PMC Funders Group Endoscopic and Keyhole Endoscope-assisted Neurosurgical Approaches : A Qualitative Survey on Technical Challenges and Technological Solutions", "type" : "article-journal", "volume" : "28" }, "uris" : [ "http://www.mendeley.com/documents/?uuid=28dea761-b9c4-4883-baa6-bf04c8290463" ] } ], "mendeley" : { "formattedCitation" : "[19]", "plainTextFormattedCitation" : "[19]", "previouslyFormattedCitation" : "[18]" }, "properties" : { "noteIndex" : 0 }, "schema" : "https://github.com/citation-style-language/schema/raw/master/csl-citation.json" }</w:instrText>
      </w:r>
      <w:r w:rsidR="00141609">
        <w:fldChar w:fldCharType="separate"/>
      </w:r>
      <w:r w:rsidR="001A0FFB" w:rsidRPr="001A0FFB">
        <w:rPr>
          <w:noProof/>
        </w:rPr>
        <w:t>[19]</w:t>
      </w:r>
      <w:r w:rsidR="00141609">
        <w:fldChar w:fldCharType="end"/>
      </w:r>
    </w:p>
    <w:p w:rsidR="00B33A05" w:rsidRDefault="00B33A05" w:rsidP="00EB0289">
      <w:r>
        <w:t xml:space="preserve">Methods: </w:t>
      </w:r>
    </w:p>
    <w:p w:rsidR="00743726" w:rsidRDefault="00C472E4" w:rsidP="00EB0289">
      <w:pPr>
        <w:pStyle w:val="ListParagraph"/>
      </w:pPr>
      <w:r>
        <w:t xml:space="preserve">asked: name, surgical unit, subspecialty </w:t>
      </w:r>
      <w:r w:rsidR="001C0E70">
        <w:t>interests</w:t>
      </w:r>
    </w:p>
    <w:p w:rsidR="001C0E70" w:rsidRDefault="00B33A05" w:rsidP="00EB0289">
      <w:pPr>
        <w:pStyle w:val="ListParagraph"/>
      </w:pPr>
      <w:r>
        <w:t>survey</w:t>
      </w:r>
      <w:r w:rsidR="001C0E70">
        <w:t xml:space="preserve">: </w:t>
      </w:r>
    </w:p>
    <w:p w:rsidR="001C0E70" w:rsidRDefault="001C0E70" w:rsidP="00EB0289">
      <w:pPr>
        <w:pStyle w:val="ListParagraph"/>
      </w:pPr>
      <w:r>
        <w:t>whether surgeon presently uses endoscopic/endoscopic assisted approaches</w:t>
      </w:r>
    </w:p>
    <w:p w:rsidR="001C0E70" w:rsidRDefault="001C0E70" w:rsidP="00EB0289">
      <w:pPr>
        <w:pStyle w:val="ListParagraph"/>
      </w:pPr>
      <w:r>
        <w:t>what they consider to be major technical barriers to adopting such approaches</w:t>
      </w:r>
    </w:p>
    <w:p w:rsidR="00B33A05" w:rsidRDefault="001C0E70" w:rsidP="00EB0289">
      <w:pPr>
        <w:pStyle w:val="ListParagraph"/>
      </w:pPr>
      <w:r>
        <w:t>technological advances they foresee improving safety and efficacy in the field</w:t>
      </w:r>
    </w:p>
    <w:p w:rsidR="006E6BEC" w:rsidRDefault="00B33A05" w:rsidP="00EB0289">
      <w:pPr>
        <w:pStyle w:val="ListParagraph"/>
      </w:pPr>
      <w:r>
        <w:t xml:space="preserve">three authors </w:t>
      </w:r>
      <w:proofErr w:type="spellStart"/>
      <w:r>
        <w:t>analysed</w:t>
      </w:r>
      <w:proofErr w:type="spellEnd"/>
      <w:r>
        <w:t xml:space="preserve"> the survey </w:t>
      </w:r>
    </w:p>
    <w:p w:rsidR="00B33A05" w:rsidRDefault="00BE7A8C" w:rsidP="00EB0289">
      <w:r>
        <w:t>Results:</w:t>
      </w:r>
    </w:p>
    <w:p w:rsidR="00B33A05" w:rsidRDefault="00B33A05" w:rsidP="00EB0289">
      <w:pPr>
        <w:pStyle w:val="ListParagraph"/>
      </w:pPr>
      <w:r>
        <w:t>40 neurosurgeons (16% response rate within the first week)</w:t>
      </w:r>
    </w:p>
    <w:p w:rsidR="00B33A05" w:rsidRDefault="00B33A05" w:rsidP="00EB0289">
      <w:pPr>
        <w:pStyle w:val="ListParagraph"/>
      </w:pPr>
      <w:r>
        <w:t>reported the percent of surgeons that did xyz types of surgery</w:t>
      </w:r>
    </w:p>
    <w:p w:rsidR="00B33A05" w:rsidRDefault="00B33A05" w:rsidP="00EB0289">
      <w:pPr>
        <w:pStyle w:val="ListParagraph"/>
      </w:pPr>
      <w:r>
        <w:t xml:space="preserve">detailed opinions on technical challenges: </w:t>
      </w:r>
    </w:p>
    <w:p w:rsidR="00B33A05" w:rsidRDefault="00B33A05" w:rsidP="00EB0289">
      <w:pPr>
        <w:pStyle w:val="ListParagraph"/>
      </w:pPr>
      <w:r>
        <w:t xml:space="preserve">grouped responses into specific themes: surgical approach with better integration with image guidance, intra-op visualization and improvement in </w:t>
      </w:r>
      <w:proofErr w:type="spellStart"/>
      <w:r>
        <w:t>neuroendoscopy</w:t>
      </w:r>
      <w:proofErr w:type="spellEnd"/>
      <w:r>
        <w:t>, surgical manipulation and improvements in instruments</w:t>
      </w:r>
    </w:p>
    <w:p w:rsidR="00B33A05" w:rsidRDefault="00B33A05" w:rsidP="00EB0289">
      <w:pPr>
        <w:pStyle w:val="ListParagraph"/>
      </w:pPr>
      <w:r>
        <w:t>subthemes outlined in a figure e.g. for approach: integrated IGS, flexible access subthemes</w:t>
      </w:r>
    </w:p>
    <w:p w:rsidR="00B33A05" w:rsidRDefault="00B33A05" w:rsidP="00EB0289">
      <w:pPr>
        <w:pStyle w:val="ListParagraph"/>
      </w:pPr>
      <w:r>
        <w:t>paragraphs outlining the results of the themes</w:t>
      </w:r>
    </w:p>
    <w:p w:rsidR="00B33A05" w:rsidRDefault="00B33A05" w:rsidP="00EB0289">
      <w:pPr>
        <w:pStyle w:val="ListParagraph"/>
      </w:pPr>
      <w:proofErr w:type="gramStart"/>
      <w:r>
        <w:t>how</w:t>
      </w:r>
      <w:proofErr w:type="gramEnd"/>
      <w:r>
        <w:t xml:space="preserve"> many respondents suggested that theme?</w:t>
      </w:r>
    </w:p>
    <w:p w:rsidR="006E6BEC" w:rsidRDefault="006E6BEC" w:rsidP="00EB0289">
      <w:pPr>
        <w:pStyle w:val="ListParagraph"/>
      </w:pPr>
      <w:r>
        <w:t xml:space="preserve">E.g. </w:t>
      </w:r>
      <w:proofErr w:type="gramStart"/>
      <w:r>
        <w:t>How</w:t>
      </w:r>
      <w:proofErr w:type="gramEnd"/>
      <w:r>
        <w:t xml:space="preserve"> many respondents said endoscope image quality was a problem in the visualization theme?</w:t>
      </w:r>
    </w:p>
    <w:p w:rsidR="006E6BEC" w:rsidRDefault="006E6BEC" w:rsidP="00EB0289">
      <w:pPr>
        <w:pStyle w:val="ListParagraph"/>
      </w:pPr>
      <w:r>
        <w:t>Table outlining the subspecialties of the neurosurgeon respondents</w:t>
      </w:r>
    </w:p>
    <w:p w:rsidR="001E2875" w:rsidRDefault="001E2875" w:rsidP="00EB0289"/>
    <w:p w:rsidR="009D26E4" w:rsidRDefault="00BE7A8C" w:rsidP="00EB0289">
      <w:r>
        <w:br w:type="page"/>
      </w:r>
      <w:r>
        <w:lastRenderedPageBreak/>
        <w:t>Bibliography:</w:t>
      </w:r>
    </w:p>
    <w:p w:rsidR="001A0FFB" w:rsidRPr="001A0FFB" w:rsidRDefault="00141609" w:rsidP="00EB0289">
      <w:pPr>
        <w:rPr>
          <w:noProof/>
        </w:rPr>
      </w:pPr>
      <w:r>
        <w:fldChar w:fldCharType="begin" w:fldLock="1"/>
      </w:r>
      <w:r w:rsidR="00DC50B3">
        <w:instrText xml:space="preserve">ADDIN Mendeley Bibliography CSL_BIBLIOGRAPHY </w:instrText>
      </w:r>
      <w:r>
        <w:fldChar w:fldCharType="separate"/>
      </w:r>
      <w:r w:rsidR="001A0FFB" w:rsidRPr="001A0FFB">
        <w:rPr>
          <w:noProof/>
        </w:rPr>
        <w:t>[1]</w:t>
      </w:r>
      <w:r w:rsidR="001A0FFB" w:rsidRPr="001A0FFB">
        <w:rPr>
          <w:noProof/>
        </w:rPr>
        <w:tab/>
        <w:t xml:space="preserve">M. S. Cohen, L. D. Landegger, E. D. Kozin, and D. J. Lee, “Pediatric endoscopic ear surgery in clinical practice: Lessons learned and early outcomes,” </w:t>
      </w:r>
      <w:r w:rsidR="001A0FFB" w:rsidRPr="001A0FFB">
        <w:rPr>
          <w:i/>
          <w:iCs/>
          <w:noProof/>
        </w:rPr>
        <w:t>Laryngoscope</w:t>
      </w:r>
      <w:r w:rsidR="001A0FFB" w:rsidRPr="001A0FFB">
        <w:rPr>
          <w:noProof/>
        </w:rPr>
        <w:t>, p. n/a-n/a, 2015.</w:t>
      </w:r>
    </w:p>
    <w:p w:rsidR="001A0FFB" w:rsidRPr="001A0FFB" w:rsidRDefault="001A0FFB" w:rsidP="00EB0289">
      <w:pPr>
        <w:rPr>
          <w:noProof/>
        </w:rPr>
      </w:pPr>
      <w:r w:rsidRPr="001A0FFB">
        <w:rPr>
          <w:noProof/>
        </w:rPr>
        <w:t>[2]</w:t>
      </w:r>
      <w:r w:rsidRPr="001A0FFB">
        <w:rPr>
          <w:noProof/>
        </w:rPr>
        <w:tab/>
        <w:t xml:space="preserve">H. Kanona, J. S. Virk, and A. Owa, “Endoscopic ear surgery: A case series and first United Kingdom experience.,” </w:t>
      </w:r>
      <w:r w:rsidRPr="001A0FFB">
        <w:rPr>
          <w:i/>
          <w:iCs/>
          <w:noProof/>
        </w:rPr>
        <w:t>World J. Clin. cases</w:t>
      </w:r>
      <w:r w:rsidRPr="001A0FFB">
        <w:rPr>
          <w:noProof/>
        </w:rPr>
        <w:t>, vol. 3, no. 3, pp. 310–7, 2015.</w:t>
      </w:r>
    </w:p>
    <w:p w:rsidR="001A0FFB" w:rsidRPr="001A0FFB" w:rsidRDefault="001A0FFB" w:rsidP="00EB0289">
      <w:pPr>
        <w:rPr>
          <w:noProof/>
        </w:rPr>
      </w:pPr>
      <w:r w:rsidRPr="001A0FFB">
        <w:rPr>
          <w:noProof/>
        </w:rPr>
        <w:t>[3]</w:t>
      </w:r>
      <w:r w:rsidRPr="001A0FFB">
        <w:rPr>
          <w:noProof/>
        </w:rPr>
        <w:tab/>
        <w:t xml:space="preserve">M. Badr-el-dine, “Instrumentation and Technologies in Endoscopic Ear Surge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4]</w:t>
      </w:r>
      <w:r w:rsidRPr="001A0FFB">
        <w:rPr>
          <w:noProof/>
        </w:rPr>
        <w:tab/>
        <w:t xml:space="preserve">M. L. Bennett, D. Zhang, R. F. Labadie, and J. H. Noble, “Comparison of Middle Ear Visualization With Endoscopy and Microscopy,” </w:t>
      </w:r>
      <w:r w:rsidRPr="001A0FFB">
        <w:rPr>
          <w:i/>
          <w:iCs/>
          <w:noProof/>
        </w:rPr>
        <w:t>Otol. Neurotol.</w:t>
      </w:r>
      <w:r w:rsidRPr="001A0FFB">
        <w:rPr>
          <w:noProof/>
        </w:rPr>
        <w:t>, vol. 37, pp. 362–366, 2016.</w:t>
      </w:r>
    </w:p>
    <w:p w:rsidR="001A0FFB" w:rsidRPr="001A0FFB" w:rsidRDefault="001A0FFB" w:rsidP="00EB0289">
      <w:pPr>
        <w:rPr>
          <w:noProof/>
        </w:rPr>
      </w:pPr>
      <w:r w:rsidRPr="001A0FFB">
        <w:rPr>
          <w:noProof/>
        </w:rPr>
        <w:t>[5]</w:t>
      </w:r>
      <w:r w:rsidRPr="001A0FFB">
        <w:rPr>
          <w:noProof/>
        </w:rPr>
        <w:tab/>
        <w:t xml:space="preserve">M. Tarabichi, “Endoscopic Middle Ear Surgery,” </w:t>
      </w:r>
      <w:r w:rsidRPr="001A0FFB">
        <w:rPr>
          <w:i/>
          <w:iCs/>
          <w:noProof/>
        </w:rPr>
        <w:t>Ann. Otol. Rhinol. Laryngol.</w:t>
      </w:r>
      <w:r w:rsidRPr="001A0FFB">
        <w:rPr>
          <w:noProof/>
        </w:rPr>
        <w:t>, vol. 108, no. 1, pp. 39–46, 1999.</w:t>
      </w:r>
    </w:p>
    <w:p w:rsidR="001A0FFB" w:rsidRPr="001A0FFB" w:rsidRDefault="001A0FFB" w:rsidP="00EB0289">
      <w:pPr>
        <w:rPr>
          <w:noProof/>
        </w:rPr>
      </w:pPr>
      <w:r w:rsidRPr="001A0FFB">
        <w:rPr>
          <w:noProof/>
        </w:rPr>
        <w:t>[6]</w:t>
      </w:r>
      <w:r w:rsidRPr="001A0FFB">
        <w:rPr>
          <w:noProof/>
        </w:rPr>
        <w:tab/>
        <w:t xml:space="preserve">M. Yong, T. Mijovic, and J. Lea, “Endoscopic ear surgery in Canada : a cross-sectional study,” </w:t>
      </w:r>
      <w:r w:rsidRPr="001A0FFB">
        <w:rPr>
          <w:i/>
          <w:iCs/>
          <w:noProof/>
        </w:rPr>
        <w:t>J. Otolaryngol. - Head Neck Surg.</w:t>
      </w:r>
      <w:r w:rsidRPr="001A0FFB">
        <w:rPr>
          <w:noProof/>
        </w:rPr>
        <w:t>, pp. 1–8, 2016.</w:t>
      </w:r>
    </w:p>
    <w:p w:rsidR="001A0FFB" w:rsidRPr="001A0FFB" w:rsidRDefault="001A0FFB" w:rsidP="00EB0289">
      <w:pPr>
        <w:rPr>
          <w:noProof/>
        </w:rPr>
      </w:pPr>
      <w:r w:rsidRPr="001A0FFB">
        <w:rPr>
          <w:noProof/>
        </w:rPr>
        <w:t>[7]</w:t>
      </w:r>
      <w:r w:rsidRPr="001A0FFB">
        <w:rPr>
          <w:noProof/>
        </w:rPr>
        <w:tab/>
        <w:t xml:space="preserve">S. C. Prasad, A. Giannuzzi, E. A. Nahleh, G. De Donato, A. Russo, and M. Sanna, “Is endoscopic ear surgery an alternative to the modified Bondy technique for limited epitympanic cholesteatoma?,” </w:t>
      </w:r>
      <w:r w:rsidRPr="001A0FFB">
        <w:rPr>
          <w:i/>
          <w:iCs/>
          <w:noProof/>
        </w:rPr>
        <w:t>Eur. Arch. Oto-Rhino-Laryngology</w:t>
      </w:r>
      <w:r w:rsidRPr="001A0FFB">
        <w:rPr>
          <w:noProof/>
        </w:rPr>
        <w:t>, vol. 273, no. 9, pp. 2533–2540, 2016.</w:t>
      </w:r>
    </w:p>
    <w:p w:rsidR="001A0FFB" w:rsidRPr="001A0FFB" w:rsidRDefault="001A0FFB" w:rsidP="00EB0289">
      <w:pPr>
        <w:rPr>
          <w:noProof/>
        </w:rPr>
      </w:pPr>
      <w:r w:rsidRPr="001A0FFB">
        <w:rPr>
          <w:noProof/>
        </w:rPr>
        <w:t>[8]</w:t>
      </w:r>
      <w:r w:rsidRPr="001A0FFB">
        <w:rPr>
          <w:noProof/>
        </w:rPr>
        <w:tab/>
        <w:t xml:space="preserve">T. Mijovic and J. Lea, “Training and Education in Endoscopic Ear Surgery,” </w:t>
      </w:r>
      <w:r w:rsidRPr="001A0FFB">
        <w:rPr>
          <w:i/>
          <w:iCs/>
          <w:noProof/>
        </w:rPr>
        <w:t>Curr. Otorhinolaryngol. Rep.</w:t>
      </w:r>
      <w:r w:rsidRPr="001A0FFB">
        <w:rPr>
          <w:noProof/>
        </w:rPr>
        <w:t>, vol. 3, no. 4, pp. 193–199, 2015.</w:t>
      </w:r>
    </w:p>
    <w:p w:rsidR="001A0FFB" w:rsidRPr="001A0FFB" w:rsidRDefault="001A0FFB" w:rsidP="00EB0289">
      <w:pPr>
        <w:rPr>
          <w:noProof/>
        </w:rPr>
      </w:pPr>
      <w:r w:rsidRPr="001A0FFB">
        <w:rPr>
          <w:noProof/>
        </w:rPr>
        <w:t>[9]</w:t>
      </w:r>
      <w:r w:rsidRPr="001A0FFB">
        <w:rPr>
          <w:noProof/>
        </w:rPr>
        <w:tab/>
        <w:t xml:space="preserve">A. L. James, “Endoscopic Middle Ear Surgery in Children.,” </w:t>
      </w:r>
      <w:r w:rsidRPr="001A0FFB">
        <w:rPr>
          <w:i/>
          <w:iCs/>
          <w:noProof/>
        </w:rPr>
        <w:t>Otolaryngol. Clin. North Am.</w:t>
      </w:r>
      <w:r w:rsidRPr="001A0FFB">
        <w:rPr>
          <w:noProof/>
        </w:rPr>
        <w:t>, vol. 46, no. 2, pp. 233–44, Apr. 2013.</w:t>
      </w:r>
    </w:p>
    <w:p w:rsidR="001A0FFB" w:rsidRPr="001A0FFB" w:rsidRDefault="001A0FFB" w:rsidP="00EB0289">
      <w:pPr>
        <w:rPr>
          <w:noProof/>
        </w:rPr>
      </w:pPr>
      <w:r w:rsidRPr="001A0FFB">
        <w:rPr>
          <w:noProof/>
        </w:rPr>
        <w:t>[10]</w:t>
      </w:r>
      <w:r w:rsidRPr="001A0FFB">
        <w:rPr>
          <w:noProof/>
        </w:rPr>
        <w:tab/>
        <w:t xml:space="preserve">M. Badr-el-dine, “I n s t r u m e n t a t i o n a n d Tec h n o l o g i e s in E ndos c o p i c Ear Su r ge ry,” </w:t>
      </w:r>
      <w:r w:rsidRPr="001A0FFB">
        <w:rPr>
          <w:i/>
          <w:iCs/>
          <w:noProof/>
        </w:rPr>
        <w:t>Otolaryngol. Clin. NA</w:t>
      </w:r>
      <w:r w:rsidRPr="001A0FFB">
        <w:rPr>
          <w:noProof/>
        </w:rPr>
        <w:t>, vol. 46, no. 2, pp. 211–225, 2013.</w:t>
      </w:r>
    </w:p>
    <w:p w:rsidR="001A0FFB" w:rsidRPr="001A0FFB" w:rsidRDefault="001A0FFB" w:rsidP="00EB0289">
      <w:pPr>
        <w:rPr>
          <w:noProof/>
        </w:rPr>
      </w:pPr>
      <w:r w:rsidRPr="001A0FFB">
        <w:rPr>
          <w:noProof/>
        </w:rPr>
        <w:t>[11]</w:t>
      </w:r>
      <w:r w:rsidRPr="001A0FFB">
        <w:rPr>
          <w:noProof/>
        </w:rPr>
        <w:tab/>
        <w:t xml:space="preserve">A. Celenza and I. R. Rogers, “Comparison of visual analogue and Likert scales in evaluation of an emergency department bedside teaching programme,” </w:t>
      </w:r>
      <w:r w:rsidRPr="001A0FFB">
        <w:rPr>
          <w:i/>
          <w:iCs/>
          <w:noProof/>
        </w:rPr>
        <w:t>EMA - Emerg. Med. Australas.</w:t>
      </w:r>
      <w:r w:rsidRPr="001A0FFB">
        <w:rPr>
          <w:noProof/>
        </w:rPr>
        <w:t>, vol. 23, no. 1, pp. 68–75, 2011.</w:t>
      </w:r>
    </w:p>
    <w:p w:rsidR="001A0FFB" w:rsidRPr="001A0FFB" w:rsidRDefault="001A0FFB" w:rsidP="00EB0289">
      <w:pPr>
        <w:rPr>
          <w:noProof/>
        </w:rPr>
      </w:pPr>
      <w:r w:rsidRPr="001A0FFB">
        <w:rPr>
          <w:noProof/>
        </w:rPr>
        <w:t>[12]</w:t>
      </w:r>
      <w:r w:rsidRPr="001A0FFB">
        <w:rPr>
          <w:noProof/>
        </w:rPr>
        <w:tab/>
        <w:t xml:space="preserve">D. M. Marsh-richard, E. S. Hatzis, C. W. Mathias, N. Venditti, D. M. Dougherty, and W. Forest, “Adaptive Visual Analog Scales (AVAS): A Modifiable Software Program for the Creation, Administration, and Scoring of Visual Analog Scales,” </w:t>
      </w:r>
      <w:r w:rsidRPr="001A0FFB">
        <w:rPr>
          <w:i/>
          <w:iCs/>
          <w:noProof/>
        </w:rPr>
        <w:t>Heal. (San Fr.</w:t>
      </w:r>
      <w:r w:rsidRPr="001A0FFB">
        <w:rPr>
          <w:noProof/>
        </w:rPr>
        <w:t>, vol. 41, no. 1, pp. 99–106, 2009.</w:t>
      </w:r>
    </w:p>
    <w:p w:rsidR="001A0FFB" w:rsidRPr="001A0FFB" w:rsidRDefault="001A0FFB" w:rsidP="00EB0289">
      <w:pPr>
        <w:rPr>
          <w:noProof/>
        </w:rPr>
      </w:pPr>
      <w:r w:rsidRPr="001A0FFB">
        <w:rPr>
          <w:noProof/>
        </w:rPr>
        <w:t>[13]</w:t>
      </w:r>
      <w:r w:rsidRPr="001A0FFB">
        <w:rPr>
          <w:noProof/>
        </w:rPr>
        <w:tab/>
        <w:t xml:space="preserve">H. T. and P. Filzmoser, “Benefits from Using Continuous Rating Scales in Online Survey Research,” </w:t>
      </w:r>
      <w:r w:rsidRPr="001A0FFB">
        <w:rPr>
          <w:i/>
          <w:iCs/>
          <w:noProof/>
        </w:rPr>
        <w:t>J. Econ. Soc. Meas.</w:t>
      </w:r>
      <w:r w:rsidRPr="001A0FFB">
        <w:rPr>
          <w:noProof/>
        </w:rPr>
        <w:t>, vol. 4, no. November, p. 25, 2009.</w:t>
      </w:r>
    </w:p>
    <w:p w:rsidR="001A0FFB" w:rsidRPr="001A0FFB" w:rsidRDefault="001A0FFB" w:rsidP="00EB0289">
      <w:pPr>
        <w:rPr>
          <w:noProof/>
        </w:rPr>
      </w:pPr>
      <w:r w:rsidRPr="001A0FFB">
        <w:rPr>
          <w:noProof/>
        </w:rPr>
        <w:t>[14]</w:t>
      </w:r>
      <w:r w:rsidRPr="001A0FFB">
        <w:rPr>
          <w:noProof/>
        </w:rPr>
        <w:tab/>
        <w:t xml:space="preserve">E. D. Kozin, R. Kiringoda, and D. J. Lee, “Incorporating Endoscopic Ear Surgery into Your Clinical Practice,” </w:t>
      </w:r>
      <w:r w:rsidRPr="001A0FFB">
        <w:rPr>
          <w:i/>
          <w:iCs/>
          <w:noProof/>
        </w:rPr>
        <w:t>Otolaryngol. Clin. North Am.</w:t>
      </w:r>
      <w:r w:rsidRPr="001A0FFB">
        <w:rPr>
          <w:noProof/>
        </w:rPr>
        <w:t>, vol. 49, no. 5, pp. 1237–1251, 2016.</w:t>
      </w:r>
    </w:p>
    <w:p w:rsidR="001A0FFB" w:rsidRPr="001A0FFB" w:rsidRDefault="001A0FFB" w:rsidP="00EB0289">
      <w:pPr>
        <w:rPr>
          <w:noProof/>
        </w:rPr>
      </w:pPr>
      <w:r w:rsidRPr="001A0FFB">
        <w:rPr>
          <w:noProof/>
        </w:rPr>
        <w:t>[15]</w:t>
      </w:r>
      <w:r w:rsidRPr="001A0FFB">
        <w:rPr>
          <w:noProof/>
        </w:rPr>
        <w:tab/>
        <w:t xml:space="preserve">G. J. le Nobel, S. L. Cushing, B. C. Papsin, and A. L. James, “Intraoperative Bleeding and the Risk of Residual Cholesteatoma,” </w:t>
      </w:r>
      <w:r w:rsidRPr="001A0FFB">
        <w:rPr>
          <w:i/>
          <w:iCs/>
          <w:noProof/>
        </w:rPr>
        <w:t>Otol. Neurotol.</w:t>
      </w:r>
      <w:r w:rsidRPr="001A0FFB">
        <w:rPr>
          <w:noProof/>
        </w:rPr>
        <w:t>, vol. 38, no. 4, pp. 529–534, 2017.</w:t>
      </w:r>
    </w:p>
    <w:p w:rsidR="001A0FFB" w:rsidRPr="001A0FFB" w:rsidRDefault="001A0FFB" w:rsidP="00EB0289">
      <w:pPr>
        <w:rPr>
          <w:noProof/>
        </w:rPr>
      </w:pPr>
      <w:r w:rsidRPr="001A0FFB">
        <w:rPr>
          <w:noProof/>
        </w:rPr>
        <w:t>[16]</w:t>
      </w:r>
      <w:r w:rsidRPr="001A0FFB">
        <w:rPr>
          <w:noProof/>
        </w:rPr>
        <w:tab/>
        <w:t xml:space="preserve">J. L. Sheehy, “Cholesteatoma Surgery in Children,” </w:t>
      </w:r>
      <w:r w:rsidRPr="001A0FFB">
        <w:rPr>
          <w:i/>
          <w:iCs/>
          <w:noProof/>
        </w:rPr>
        <w:t>The American journal of otology</w:t>
      </w:r>
      <w:r w:rsidRPr="001A0FFB">
        <w:rPr>
          <w:noProof/>
        </w:rPr>
        <w:t>, vol. 6, no. 2. pp. 170–2, 1985.</w:t>
      </w:r>
    </w:p>
    <w:p w:rsidR="001A0FFB" w:rsidRPr="001A0FFB" w:rsidRDefault="001A0FFB" w:rsidP="00EB0289">
      <w:pPr>
        <w:rPr>
          <w:noProof/>
        </w:rPr>
      </w:pPr>
      <w:r w:rsidRPr="001A0FFB">
        <w:rPr>
          <w:noProof/>
        </w:rPr>
        <w:t>[17]</w:t>
      </w:r>
      <w:r w:rsidRPr="001A0FFB">
        <w:rPr>
          <w:noProof/>
        </w:rPr>
        <w:tab/>
        <w:t xml:space="preserve">B. M. Hanna </w:t>
      </w:r>
      <w:r w:rsidRPr="001A0FFB">
        <w:rPr>
          <w:i/>
          <w:iCs/>
          <w:noProof/>
        </w:rPr>
        <w:t>et al.</w:t>
      </w:r>
      <w:r w:rsidRPr="001A0FFB">
        <w:rPr>
          <w:noProof/>
        </w:rPr>
        <w:t xml:space="preserve">, “Minimally invasive functional approach for cholesteatoma surgery,” </w:t>
      </w:r>
      <w:r w:rsidRPr="001A0FFB">
        <w:rPr>
          <w:i/>
          <w:iCs/>
          <w:noProof/>
        </w:rPr>
        <w:t>Laryngoscope</w:t>
      </w:r>
      <w:r w:rsidRPr="001A0FFB">
        <w:rPr>
          <w:noProof/>
        </w:rPr>
        <w:t>, vol. 124, no. 10, pp. 2386–2392, 2014.</w:t>
      </w:r>
    </w:p>
    <w:p w:rsidR="001A0FFB" w:rsidRPr="001A0FFB" w:rsidRDefault="001A0FFB" w:rsidP="00EB0289">
      <w:pPr>
        <w:rPr>
          <w:noProof/>
        </w:rPr>
      </w:pPr>
      <w:r w:rsidRPr="001A0FFB">
        <w:rPr>
          <w:noProof/>
        </w:rPr>
        <w:t>[18]</w:t>
      </w:r>
      <w:r w:rsidRPr="001A0FFB">
        <w:rPr>
          <w:noProof/>
        </w:rPr>
        <w:tab/>
        <w:t xml:space="preserve">A. L. James and B. C. Papsin, “Ten Top Considerations in Pediatric Tympanoplasty,” </w:t>
      </w:r>
      <w:r w:rsidRPr="001A0FFB">
        <w:rPr>
          <w:i/>
          <w:iCs/>
          <w:noProof/>
        </w:rPr>
        <w:t>Am. Acad. Otolaryngol. - Head Neck Surg.</w:t>
      </w:r>
      <w:r w:rsidRPr="001A0FFB">
        <w:rPr>
          <w:noProof/>
        </w:rPr>
        <w:t>, no. September, pp. 992–998, 2012.</w:t>
      </w:r>
    </w:p>
    <w:p w:rsidR="001A0FFB" w:rsidRPr="001A0FFB" w:rsidRDefault="001A0FFB" w:rsidP="00EB0289">
      <w:pPr>
        <w:rPr>
          <w:noProof/>
        </w:rPr>
      </w:pPr>
      <w:r w:rsidRPr="001A0FFB">
        <w:rPr>
          <w:noProof/>
        </w:rPr>
        <w:t>[19]</w:t>
      </w:r>
      <w:r w:rsidRPr="001A0FFB">
        <w:rPr>
          <w:noProof/>
        </w:rPr>
        <w:tab/>
        <w:t xml:space="preserve">H. J. Marcus </w:t>
      </w:r>
      <w:r w:rsidRPr="001A0FFB">
        <w:rPr>
          <w:i/>
          <w:iCs/>
          <w:noProof/>
        </w:rPr>
        <w:t>et al.</w:t>
      </w:r>
      <w:r w:rsidRPr="001A0FFB">
        <w:rPr>
          <w:noProof/>
        </w:rPr>
        <w:t>, “Europe PMC Funders Group Endoscopic and Keyhole Endoscope-assisted Neurosurgical Approaches : A Qualitative Survey on Technical Challenges and Technological Solutions,” vol. 28, no. 5, pp. 606–610, 2015.</w:t>
      </w:r>
    </w:p>
    <w:p w:rsidR="00DC50B3" w:rsidRPr="00743726" w:rsidRDefault="00141609" w:rsidP="00EB0289">
      <w:r>
        <w:lastRenderedPageBreak/>
        <w:fldChar w:fldCharType="end"/>
      </w:r>
    </w:p>
    <w:sectPr w:rsidR="00DC50B3" w:rsidRPr="00743726" w:rsidSect="008D470F">
      <w:pgSz w:w="12240" w:h="15840"/>
      <w:pgMar w:top="1440" w:right="1440" w:bottom="1440" w:left="1440" w:header="708" w:footer="708" w:gutter="0"/>
      <w:cols w:space="708"/>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0" w:author="Arushri Swarup" w:date="2017-07-08T22:37:00Z" w:initials="AS">
    <w:p w:rsidR="00CA6C15" w:rsidRDefault="00CA6C15" w:rsidP="00EB0289">
      <w:pPr>
        <w:pStyle w:val="CommentText"/>
      </w:pPr>
      <w:r>
        <w:rPr>
          <w:rStyle w:val="CommentReference"/>
        </w:rPr>
        <w:annotationRef/>
      </w:r>
      <w:r>
        <w:t>What is parametric statistical analysis? Look this up and make sure this is correct</w:t>
      </w:r>
    </w:p>
  </w:comment>
  <w:comment w:id="1" w:author="Arushri Swarup" w:date="2017-07-27T11:44:00Z" w:initials="AS">
    <w:p w:rsidR="00012C8A" w:rsidRDefault="00012C8A" w:rsidP="00EB0289">
      <w:pPr>
        <w:pStyle w:val="CommentText"/>
      </w:pPr>
      <w:r>
        <w:rPr>
          <w:rStyle w:val="CommentReference"/>
        </w:rPr>
        <w:annotationRef/>
      </w:r>
      <w:r>
        <w:t>Ensure data is normally distributed</w:t>
      </w:r>
    </w:p>
  </w:comment>
  <w:comment w:id="2" w:author="Gavib le Nobel" w:date="2017-07-25T22:12:00Z" w:initials="GlN">
    <w:p w:rsidR="003E21FE" w:rsidRDefault="003E21FE" w:rsidP="00EB0289">
      <w:pPr>
        <w:pStyle w:val="CommentText"/>
      </w:pPr>
      <w:r>
        <w:rPr>
          <w:rStyle w:val="CommentReference"/>
        </w:rPr>
        <w:annotationRef/>
      </w:r>
      <w:r>
        <w:t>Would be beneficial to elaborate on the literature review a little bit</w:t>
      </w:r>
    </w:p>
  </w:comment>
  <w:comment w:id="3" w:author="Arushri Swarup" w:date="2017-07-27T11:44:00Z" w:initials="AS">
    <w:p w:rsidR="00012C8A" w:rsidRDefault="00012C8A" w:rsidP="00EB0289">
      <w:pPr>
        <w:pStyle w:val="CommentText"/>
      </w:pPr>
      <w:r>
        <w:rPr>
          <w:rStyle w:val="CommentReference"/>
        </w:rPr>
        <w:annotationRef/>
      </w:r>
      <w:r>
        <w:t>See below highlighted</w:t>
      </w:r>
    </w:p>
  </w:comment>
  <w:comment w:id="4" w:author="Arushri Swarup" w:date="2017-07-27T11:42:00Z" w:initials="AS">
    <w:p w:rsidR="00012C8A" w:rsidRDefault="00012C8A" w:rsidP="00EB0289">
      <w:pPr>
        <w:pStyle w:val="CommentText"/>
      </w:pPr>
      <w:r>
        <w:rPr>
          <w:rStyle w:val="CommentReference"/>
        </w:rPr>
        <w:annotationRef/>
      </w:r>
      <w:r>
        <w:t>What was the more formal name of this course?</w:t>
      </w:r>
    </w:p>
  </w:comment>
  <w:comment w:id="5" w:author="Arushri Swarup" w:date="2017-07-30T15:02:00Z" w:initials="AS">
    <w:p w:rsidR="00567206" w:rsidRDefault="00567206" w:rsidP="00EB0289">
      <w:pPr>
        <w:pStyle w:val="CommentText"/>
      </w:pPr>
      <w:r>
        <w:rPr>
          <w:rStyle w:val="CommentReference"/>
        </w:rPr>
        <w:annotationRef/>
      </w:r>
      <w:r>
        <w:t>Please look at the screenshot of the comparison of means and see if this makes sense</w:t>
      </w:r>
    </w:p>
  </w:comment>
  <w:comment w:id="6" w:author="Arushri Swarup" w:date="2017-07-08T22:54:00Z" w:initials="AS">
    <w:p w:rsidR="00B52404" w:rsidRDefault="00B52404" w:rsidP="00EB0289">
      <w:pPr>
        <w:pStyle w:val="CommentText"/>
      </w:pPr>
      <w:r>
        <w:rPr>
          <w:rStyle w:val="CommentReference"/>
        </w:rPr>
        <w:annotationRef/>
      </w:r>
      <w:r>
        <w:t>What does one-tailed mean? Only one tailed is significant – figure out what that means to ensure this is an okay test to use</w:t>
      </w:r>
    </w:p>
  </w:comment>
  <w:comment w:id="7" w:author="Gavib le Nobel" w:date="2017-07-25T22:06:00Z" w:initials="GlN">
    <w:p w:rsidR="003E21FE" w:rsidRPr="003E21FE" w:rsidRDefault="003E21FE" w:rsidP="00EB0289">
      <w:pPr>
        <w:pStyle w:val="CommentText"/>
      </w:pPr>
      <w:r>
        <w:rPr>
          <w:rStyle w:val="CommentReference"/>
        </w:rPr>
        <w:annotationRef/>
      </w:r>
      <w:r>
        <w:t xml:space="preserve">It is reasonable to use a one tail t-test if there is reason to think that on will be greater than the other, </w:t>
      </w:r>
      <w:r>
        <w:rPr>
          <w:i/>
        </w:rPr>
        <w:t>a priori</w:t>
      </w:r>
      <w:r>
        <w:t>, as opposed to just one being different than the other</w:t>
      </w:r>
    </w:p>
  </w:comment>
  <w:comment w:id="8" w:author="Gavib le Nobel" w:date="2017-07-26T22:02:00Z" w:initials="GlN">
    <w:p w:rsidR="00235968" w:rsidRDefault="00235968" w:rsidP="00EB0289">
      <w:pPr>
        <w:pStyle w:val="CommentText"/>
      </w:pPr>
      <w:r>
        <w:rPr>
          <w:rStyle w:val="CommentReference"/>
        </w:rPr>
        <w:annotationRef/>
      </w:r>
      <w:r>
        <w:t>I forgot to chat with you about this today: I think this is an important statement as this (and the following sentence) really emphasize the difference between this study and any previous, similar studies</w:t>
      </w:r>
      <w:r w:rsidR="00731421">
        <w:t>. I think we should flesh this out!</w:t>
      </w:r>
    </w:p>
  </w:comment>
  <w:comment w:id="10" w:author="Arushri Swarup" w:date="2017-07-10T11:18:00Z" w:initials="AS">
    <w:p w:rsidR="00B90E0D" w:rsidRDefault="00B90E0D" w:rsidP="00EB0289">
      <w:pPr>
        <w:pStyle w:val="CommentText"/>
      </w:pPr>
      <w:r>
        <w:rPr>
          <w:rStyle w:val="CommentReference"/>
        </w:rPr>
        <w:annotationRef/>
      </w:r>
      <w:r>
        <w:t>Not sure if this is relevant or necessary to include?</w:t>
      </w:r>
    </w:p>
  </w:comment>
  <w:comment w:id="9" w:author="Gavib le Nobel" w:date="2017-07-26T21:18:00Z" w:initials="GlN">
    <w:p w:rsidR="004327B4" w:rsidRDefault="004327B4" w:rsidP="00EB0289">
      <w:pPr>
        <w:pStyle w:val="CommentText"/>
      </w:pPr>
      <w:r>
        <w:rPr>
          <w:rStyle w:val="CommentReference"/>
        </w:rPr>
        <w:annotationRef/>
      </w:r>
      <w:r>
        <w:t xml:space="preserve">I just reworked this a little bit. Let me know what your thoughts are about this but I’ve intended </w:t>
      </w:r>
      <w:r w:rsidR="00902161">
        <w:t>to include all the same content in this paragraph while adjusting the language a little bit</w:t>
      </w:r>
      <w:r w:rsidR="00E81BC3">
        <w:t>. I do think this is reasonable to include, though.</w:t>
      </w:r>
    </w:p>
  </w:comment>
  <w:comment w:id="11" w:author="Gavib le Nobel" w:date="2017-07-26T22:01:00Z" w:initials="GlN">
    <w:p w:rsidR="00731421" w:rsidRDefault="00731421" w:rsidP="00EB0289">
      <w:pPr>
        <w:pStyle w:val="CommentText"/>
      </w:pPr>
      <w:r>
        <w:rPr>
          <w:rStyle w:val="CommentReference"/>
        </w:rPr>
        <w:annotationRef/>
      </w:r>
      <w:r>
        <w:t>I think this structure can be used for each of the sections below.</w:t>
      </w:r>
    </w:p>
  </w:comment>
  <w:comment w:id="12" w:author="Arushri Swarup" w:date="2017-07-30T17:18:00Z" w:initials="AS">
    <w:p w:rsidR="00850058" w:rsidRDefault="00850058">
      <w:pPr>
        <w:pStyle w:val="CommentText"/>
      </w:pPr>
      <w:r>
        <w:rPr>
          <w:rStyle w:val="CommentReference"/>
        </w:rPr>
        <w:annotationRef/>
      </w:r>
      <w:r>
        <w:t>Is this a valid thing to say?</w:t>
      </w:r>
    </w:p>
  </w:comment>
  <w:comment w:id="13" w:author="Arushri Swarup" w:date="2017-07-30T16:54:00Z" w:initials="AS">
    <w:p w:rsidR="002442CD" w:rsidRDefault="002442CD" w:rsidP="00EB0289">
      <w:pPr>
        <w:pStyle w:val="CommentText"/>
      </w:pPr>
      <w:r>
        <w:rPr>
          <w:rStyle w:val="CommentReference"/>
        </w:rPr>
        <w:annotationRef/>
      </w:r>
      <w:r>
        <w:t>I’m not sure what to put her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2483D8F" w15:done="0"/>
  <w15:commentEx w15:paraId="786E4494" w15:done="0"/>
  <w15:commentEx w15:paraId="3949D35C" w15:done="0"/>
  <w15:commentEx w15:paraId="603E31FC" w15:done="0"/>
  <w15:commentEx w15:paraId="4D1067EA" w15:done="0"/>
  <w15:commentEx w15:paraId="096F4DE8" w15:done="0"/>
  <w15:commentEx w15:paraId="0E0C8537" w15:done="0"/>
  <w15:commentEx w15:paraId="115F50D8" w15:done="0"/>
  <w15:commentEx w15:paraId="10AD3B59" w15:done="0"/>
  <w15:commentEx w15:paraId="60CA86BE" w15:done="0"/>
  <w15:commentEx w15:paraId="54A016D1" w15:done="0"/>
  <w15:commentEx w15:paraId="1C982A11" w15:done="0"/>
</w15:commentsEx>
</file>

<file path=word/fontTable.xml><?xml version="1.0" encoding="utf-8"?>
<w:fonts xmlns:r="http://schemas.openxmlformats.org/officeDocument/2006/relationships" xmlns:w="http://schemas.openxmlformats.org/wordprocessingml/2006/main">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4281794"/>
    <w:multiLevelType w:val="hybridMultilevel"/>
    <w:tmpl w:val="69B4864E"/>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start w:val="1"/>
      <w:numFmt w:val="bullet"/>
      <w:lvlText w:val=""/>
      <w:lvlJc w:val="left"/>
      <w:pPr>
        <w:ind w:left="2160" w:hanging="360"/>
      </w:pPr>
      <w:rPr>
        <w:rFonts w:ascii="Wingdings" w:hAnsi="Wingdings" w:hint="default"/>
      </w:rPr>
    </w:lvl>
    <w:lvl w:ilvl="3" w:tplc="1009000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
    <w:nsid w:val="0F0D1ECC"/>
    <w:multiLevelType w:val="hybridMultilevel"/>
    <w:tmpl w:val="46D2434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101C2DBE"/>
    <w:multiLevelType w:val="hybridMultilevel"/>
    <w:tmpl w:val="3430A02A"/>
    <w:lvl w:ilvl="0" w:tplc="54886F94">
      <w:numFmt w:val="bullet"/>
      <w:lvlText w:val="-"/>
      <w:lvlJc w:val="left"/>
      <w:pPr>
        <w:ind w:left="720" w:hanging="360"/>
      </w:pPr>
      <w:rPr>
        <w:rFonts w:ascii="Calibri" w:eastAsiaTheme="minorHAnsi" w:hAnsi="Calibri" w:cstheme="minorBid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nsid w:val="12EA6016"/>
    <w:multiLevelType w:val="hybridMultilevel"/>
    <w:tmpl w:val="0AC0DD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2F2778C"/>
    <w:multiLevelType w:val="hybridMultilevel"/>
    <w:tmpl w:val="F6A49FA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C400BAD"/>
    <w:multiLevelType w:val="hybridMultilevel"/>
    <w:tmpl w:val="2314409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6">
    <w:nsid w:val="1DF27E21"/>
    <w:multiLevelType w:val="hybridMultilevel"/>
    <w:tmpl w:val="12EE9048"/>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7">
    <w:nsid w:val="2C113C2E"/>
    <w:multiLevelType w:val="hybridMultilevel"/>
    <w:tmpl w:val="DA28D64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32D54CD3"/>
    <w:multiLevelType w:val="hybridMultilevel"/>
    <w:tmpl w:val="E68AF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2F63793"/>
    <w:multiLevelType w:val="hybridMultilevel"/>
    <w:tmpl w:val="96AA6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3546095B"/>
    <w:multiLevelType w:val="hybridMultilevel"/>
    <w:tmpl w:val="6F2A18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35F23951"/>
    <w:multiLevelType w:val="hybridMultilevel"/>
    <w:tmpl w:val="21645C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BC063D7"/>
    <w:multiLevelType w:val="hybridMultilevel"/>
    <w:tmpl w:val="1AF0B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05F2EC5"/>
    <w:multiLevelType w:val="hybridMultilevel"/>
    <w:tmpl w:val="D4E85AFE"/>
    <w:lvl w:ilvl="0" w:tplc="10090001">
      <w:start w:val="1"/>
      <w:numFmt w:val="bullet"/>
      <w:lvlText w:val=""/>
      <w:lvlJc w:val="left"/>
      <w:pPr>
        <w:ind w:left="1080" w:hanging="360"/>
      </w:pPr>
      <w:rPr>
        <w:rFonts w:ascii="Symbol" w:hAnsi="Symbol" w:hint="default"/>
      </w:rPr>
    </w:lvl>
    <w:lvl w:ilvl="1" w:tplc="10090003" w:tentative="1">
      <w:start w:val="1"/>
      <w:numFmt w:val="bullet"/>
      <w:lvlText w:val="o"/>
      <w:lvlJc w:val="left"/>
      <w:pPr>
        <w:ind w:left="1800" w:hanging="360"/>
      </w:pPr>
      <w:rPr>
        <w:rFonts w:ascii="Courier New" w:hAnsi="Courier New" w:cs="Courier New" w:hint="default"/>
      </w:rPr>
    </w:lvl>
    <w:lvl w:ilvl="2" w:tplc="10090005" w:tentative="1">
      <w:start w:val="1"/>
      <w:numFmt w:val="bullet"/>
      <w:lvlText w:val=""/>
      <w:lvlJc w:val="left"/>
      <w:pPr>
        <w:ind w:left="2520" w:hanging="360"/>
      </w:pPr>
      <w:rPr>
        <w:rFonts w:ascii="Wingdings" w:hAnsi="Wingdings" w:hint="default"/>
      </w:rPr>
    </w:lvl>
    <w:lvl w:ilvl="3" w:tplc="10090001" w:tentative="1">
      <w:start w:val="1"/>
      <w:numFmt w:val="bullet"/>
      <w:lvlText w:val=""/>
      <w:lvlJc w:val="left"/>
      <w:pPr>
        <w:ind w:left="3240" w:hanging="360"/>
      </w:pPr>
      <w:rPr>
        <w:rFonts w:ascii="Symbol" w:hAnsi="Symbol" w:hint="default"/>
      </w:rPr>
    </w:lvl>
    <w:lvl w:ilvl="4" w:tplc="10090003" w:tentative="1">
      <w:start w:val="1"/>
      <w:numFmt w:val="bullet"/>
      <w:lvlText w:val="o"/>
      <w:lvlJc w:val="left"/>
      <w:pPr>
        <w:ind w:left="3960" w:hanging="360"/>
      </w:pPr>
      <w:rPr>
        <w:rFonts w:ascii="Courier New" w:hAnsi="Courier New" w:cs="Courier New" w:hint="default"/>
      </w:rPr>
    </w:lvl>
    <w:lvl w:ilvl="5" w:tplc="10090005" w:tentative="1">
      <w:start w:val="1"/>
      <w:numFmt w:val="bullet"/>
      <w:lvlText w:val=""/>
      <w:lvlJc w:val="left"/>
      <w:pPr>
        <w:ind w:left="4680" w:hanging="360"/>
      </w:pPr>
      <w:rPr>
        <w:rFonts w:ascii="Wingdings" w:hAnsi="Wingdings" w:hint="default"/>
      </w:rPr>
    </w:lvl>
    <w:lvl w:ilvl="6" w:tplc="10090001" w:tentative="1">
      <w:start w:val="1"/>
      <w:numFmt w:val="bullet"/>
      <w:lvlText w:val=""/>
      <w:lvlJc w:val="left"/>
      <w:pPr>
        <w:ind w:left="5400" w:hanging="360"/>
      </w:pPr>
      <w:rPr>
        <w:rFonts w:ascii="Symbol" w:hAnsi="Symbol" w:hint="default"/>
      </w:rPr>
    </w:lvl>
    <w:lvl w:ilvl="7" w:tplc="10090003" w:tentative="1">
      <w:start w:val="1"/>
      <w:numFmt w:val="bullet"/>
      <w:lvlText w:val="o"/>
      <w:lvlJc w:val="left"/>
      <w:pPr>
        <w:ind w:left="6120" w:hanging="360"/>
      </w:pPr>
      <w:rPr>
        <w:rFonts w:ascii="Courier New" w:hAnsi="Courier New" w:cs="Courier New" w:hint="default"/>
      </w:rPr>
    </w:lvl>
    <w:lvl w:ilvl="8" w:tplc="10090005" w:tentative="1">
      <w:start w:val="1"/>
      <w:numFmt w:val="bullet"/>
      <w:lvlText w:val=""/>
      <w:lvlJc w:val="left"/>
      <w:pPr>
        <w:ind w:left="6840" w:hanging="360"/>
      </w:pPr>
      <w:rPr>
        <w:rFonts w:ascii="Wingdings" w:hAnsi="Wingdings" w:hint="default"/>
      </w:rPr>
    </w:lvl>
  </w:abstractNum>
  <w:abstractNum w:abstractNumId="14">
    <w:nsid w:val="412E55D9"/>
    <w:multiLevelType w:val="hybridMultilevel"/>
    <w:tmpl w:val="470CE8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417A1897"/>
    <w:multiLevelType w:val="hybridMultilevel"/>
    <w:tmpl w:val="699E60D8"/>
    <w:lvl w:ilvl="0" w:tplc="07E4024C">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527930BC"/>
    <w:multiLevelType w:val="hybridMultilevel"/>
    <w:tmpl w:val="A8B6CF12"/>
    <w:lvl w:ilvl="0" w:tplc="04090001">
      <w:start w:val="1"/>
      <w:numFmt w:val="bullet"/>
      <w:lvlText w:val=""/>
      <w:lvlJc w:val="left"/>
      <w:pPr>
        <w:ind w:left="823" w:hanging="360"/>
      </w:pPr>
      <w:rPr>
        <w:rFonts w:ascii="Symbol" w:hAnsi="Symbol" w:hint="default"/>
      </w:rPr>
    </w:lvl>
    <w:lvl w:ilvl="1" w:tplc="04090003">
      <w:start w:val="1"/>
      <w:numFmt w:val="bullet"/>
      <w:lvlText w:val="o"/>
      <w:lvlJc w:val="left"/>
      <w:pPr>
        <w:ind w:left="1543" w:hanging="360"/>
      </w:pPr>
      <w:rPr>
        <w:rFonts w:ascii="Courier New" w:hAnsi="Courier New" w:cs="Courier New" w:hint="default"/>
      </w:rPr>
    </w:lvl>
    <w:lvl w:ilvl="2" w:tplc="04090005" w:tentative="1">
      <w:start w:val="1"/>
      <w:numFmt w:val="bullet"/>
      <w:lvlText w:val=""/>
      <w:lvlJc w:val="left"/>
      <w:pPr>
        <w:ind w:left="2263" w:hanging="360"/>
      </w:pPr>
      <w:rPr>
        <w:rFonts w:ascii="Wingdings" w:hAnsi="Wingdings" w:hint="default"/>
      </w:rPr>
    </w:lvl>
    <w:lvl w:ilvl="3" w:tplc="04090001" w:tentative="1">
      <w:start w:val="1"/>
      <w:numFmt w:val="bullet"/>
      <w:lvlText w:val=""/>
      <w:lvlJc w:val="left"/>
      <w:pPr>
        <w:ind w:left="2983" w:hanging="360"/>
      </w:pPr>
      <w:rPr>
        <w:rFonts w:ascii="Symbol" w:hAnsi="Symbol" w:hint="default"/>
      </w:rPr>
    </w:lvl>
    <w:lvl w:ilvl="4" w:tplc="04090003" w:tentative="1">
      <w:start w:val="1"/>
      <w:numFmt w:val="bullet"/>
      <w:lvlText w:val="o"/>
      <w:lvlJc w:val="left"/>
      <w:pPr>
        <w:ind w:left="3703" w:hanging="360"/>
      </w:pPr>
      <w:rPr>
        <w:rFonts w:ascii="Courier New" w:hAnsi="Courier New" w:cs="Courier New" w:hint="default"/>
      </w:rPr>
    </w:lvl>
    <w:lvl w:ilvl="5" w:tplc="04090005" w:tentative="1">
      <w:start w:val="1"/>
      <w:numFmt w:val="bullet"/>
      <w:lvlText w:val=""/>
      <w:lvlJc w:val="left"/>
      <w:pPr>
        <w:ind w:left="4423" w:hanging="360"/>
      </w:pPr>
      <w:rPr>
        <w:rFonts w:ascii="Wingdings" w:hAnsi="Wingdings" w:hint="default"/>
      </w:rPr>
    </w:lvl>
    <w:lvl w:ilvl="6" w:tplc="04090001" w:tentative="1">
      <w:start w:val="1"/>
      <w:numFmt w:val="bullet"/>
      <w:lvlText w:val=""/>
      <w:lvlJc w:val="left"/>
      <w:pPr>
        <w:ind w:left="5143" w:hanging="360"/>
      </w:pPr>
      <w:rPr>
        <w:rFonts w:ascii="Symbol" w:hAnsi="Symbol" w:hint="default"/>
      </w:rPr>
    </w:lvl>
    <w:lvl w:ilvl="7" w:tplc="04090003" w:tentative="1">
      <w:start w:val="1"/>
      <w:numFmt w:val="bullet"/>
      <w:lvlText w:val="o"/>
      <w:lvlJc w:val="left"/>
      <w:pPr>
        <w:ind w:left="5863" w:hanging="360"/>
      </w:pPr>
      <w:rPr>
        <w:rFonts w:ascii="Courier New" w:hAnsi="Courier New" w:cs="Courier New" w:hint="default"/>
      </w:rPr>
    </w:lvl>
    <w:lvl w:ilvl="8" w:tplc="04090005" w:tentative="1">
      <w:start w:val="1"/>
      <w:numFmt w:val="bullet"/>
      <w:lvlText w:val=""/>
      <w:lvlJc w:val="left"/>
      <w:pPr>
        <w:ind w:left="6583" w:hanging="360"/>
      </w:pPr>
      <w:rPr>
        <w:rFonts w:ascii="Wingdings" w:hAnsi="Wingdings" w:hint="default"/>
      </w:rPr>
    </w:lvl>
  </w:abstractNum>
  <w:abstractNum w:abstractNumId="17">
    <w:nsid w:val="5B6A35B8"/>
    <w:multiLevelType w:val="hybridMultilevel"/>
    <w:tmpl w:val="3EF84540"/>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8">
    <w:nsid w:val="65BA6744"/>
    <w:multiLevelType w:val="hybridMultilevel"/>
    <w:tmpl w:val="BA0278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8"/>
  </w:num>
  <w:num w:numId="2">
    <w:abstractNumId w:val="14"/>
  </w:num>
  <w:num w:numId="3">
    <w:abstractNumId w:val="9"/>
  </w:num>
  <w:num w:numId="4">
    <w:abstractNumId w:val="11"/>
  </w:num>
  <w:num w:numId="5">
    <w:abstractNumId w:val="12"/>
  </w:num>
  <w:num w:numId="6">
    <w:abstractNumId w:val="7"/>
  </w:num>
  <w:num w:numId="7">
    <w:abstractNumId w:val="4"/>
  </w:num>
  <w:num w:numId="8">
    <w:abstractNumId w:val="1"/>
  </w:num>
  <w:num w:numId="9">
    <w:abstractNumId w:val="0"/>
  </w:num>
  <w:num w:numId="10">
    <w:abstractNumId w:val="2"/>
  </w:num>
  <w:num w:numId="11">
    <w:abstractNumId w:val="3"/>
  </w:num>
  <w:num w:numId="12">
    <w:abstractNumId w:val="18"/>
  </w:num>
  <w:num w:numId="13">
    <w:abstractNumId w:val="6"/>
  </w:num>
  <w:num w:numId="14">
    <w:abstractNumId w:val="13"/>
  </w:num>
  <w:num w:numId="15">
    <w:abstractNumId w:val="17"/>
  </w:num>
  <w:num w:numId="16">
    <w:abstractNumId w:val="5"/>
  </w:num>
  <w:num w:numId="17">
    <w:abstractNumId w:val="15"/>
  </w:num>
  <w:num w:numId="18">
    <w:abstractNumId w:val="16"/>
  </w:num>
  <w:num w:numId="19">
    <w:abstractNumId w:val="1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rushri Swarup">
    <w15:presenceInfo w15:providerId="Windows Live" w15:userId="86362e55b653ea7e"/>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40"/>
  <w:proofState w:spelling="clean" w:grammar="clean"/>
  <w:defaultTabStop w:val="720"/>
  <w:characterSpacingControl w:val="doNotCompress"/>
  <w:compat/>
  <w:rsids>
    <w:rsidRoot w:val="00752119"/>
    <w:rsid w:val="00012C8A"/>
    <w:rsid w:val="00015BCD"/>
    <w:rsid w:val="00030BDD"/>
    <w:rsid w:val="00041A9F"/>
    <w:rsid w:val="00051416"/>
    <w:rsid w:val="0006438F"/>
    <w:rsid w:val="00064C29"/>
    <w:rsid w:val="00073080"/>
    <w:rsid w:val="00086F3F"/>
    <w:rsid w:val="00096AC0"/>
    <w:rsid w:val="000B67EC"/>
    <w:rsid w:val="000C07E1"/>
    <w:rsid w:val="000E3BD6"/>
    <w:rsid w:val="000E6B39"/>
    <w:rsid w:val="000F119D"/>
    <w:rsid w:val="000F2E0C"/>
    <w:rsid w:val="000F60F4"/>
    <w:rsid w:val="00131523"/>
    <w:rsid w:val="00131681"/>
    <w:rsid w:val="00131720"/>
    <w:rsid w:val="00132782"/>
    <w:rsid w:val="00141609"/>
    <w:rsid w:val="0014467C"/>
    <w:rsid w:val="00161E8F"/>
    <w:rsid w:val="001671E1"/>
    <w:rsid w:val="001711A9"/>
    <w:rsid w:val="001A0FFB"/>
    <w:rsid w:val="001C0E70"/>
    <w:rsid w:val="001C12A0"/>
    <w:rsid w:val="001E17F9"/>
    <w:rsid w:val="001E2875"/>
    <w:rsid w:val="001E3086"/>
    <w:rsid w:val="00204EC7"/>
    <w:rsid w:val="0022082B"/>
    <w:rsid w:val="002220B1"/>
    <w:rsid w:val="00231DE9"/>
    <w:rsid w:val="00235968"/>
    <w:rsid w:val="00240277"/>
    <w:rsid w:val="002442CD"/>
    <w:rsid w:val="002904CB"/>
    <w:rsid w:val="002D56AE"/>
    <w:rsid w:val="002E043E"/>
    <w:rsid w:val="003145AA"/>
    <w:rsid w:val="00321A5D"/>
    <w:rsid w:val="00330B83"/>
    <w:rsid w:val="00333E83"/>
    <w:rsid w:val="00340C3C"/>
    <w:rsid w:val="003411A3"/>
    <w:rsid w:val="00344911"/>
    <w:rsid w:val="00346977"/>
    <w:rsid w:val="00350E52"/>
    <w:rsid w:val="00353048"/>
    <w:rsid w:val="00360AE8"/>
    <w:rsid w:val="00363892"/>
    <w:rsid w:val="003674F9"/>
    <w:rsid w:val="0036795B"/>
    <w:rsid w:val="00391F05"/>
    <w:rsid w:val="00395492"/>
    <w:rsid w:val="00397EE8"/>
    <w:rsid w:val="003D2BD1"/>
    <w:rsid w:val="003E1D40"/>
    <w:rsid w:val="003E21FE"/>
    <w:rsid w:val="003E42A4"/>
    <w:rsid w:val="00414708"/>
    <w:rsid w:val="00414B3A"/>
    <w:rsid w:val="00415610"/>
    <w:rsid w:val="00417EEA"/>
    <w:rsid w:val="00426049"/>
    <w:rsid w:val="004327B4"/>
    <w:rsid w:val="00440B2E"/>
    <w:rsid w:val="00440BE7"/>
    <w:rsid w:val="00457A2B"/>
    <w:rsid w:val="00462FE5"/>
    <w:rsid w:val="00480BFD"/>
    <w:rsid w:val="00490FD1"/>
    <w:rsid w:val="00492755"/>
    <w:rsid w:val="004946F0"/>
    <w:rsid w:val="00496B01"/>
    <w:rsid w:val="004B4199"/>
    <w:rsid w:val="004C419B"/>
    <w:rsid w:val="004D1A6F"/>
    <w:rsid w:val="004E3980"/>
    <w:rsid w:val="004F2557"/>
    <w:rsid w:val="00501CA9"/>
    <w:rsid w:val="00507B34"/>
    <w:rsid w:val="00507EE6"/>
    <w:rsid w:val="005163DD"/>
    <w:rsid w:val="005463E8"/>
    <w:rsid w:val="00557FE9"/>
    <w:rsid w:val="00561CBC"/>
    <w:rsid w:val="00567206"/>
    <w:rsid w:val="00581B4A"/>
    <w:rsid w:val="005832EC"/>
    <w:rsid w:val="00595D46"/>
    <w:rsid w:val="005A7C1F"/>
    <w:rsid w:val="005D1C1A"/>
    <w:rsid w:val="005D39E4"/>
    <w:rsid w:val="005D5B45"/>
    <w:rsid w:val="005E33F5"/>
    <w:rsid w:val="005E6EE5"/>
    <w:rsid w:val="005F0FF5"/>
    <w:rsid w:val="006013F1"/>
    <w:rsid w:val="00611FC6"/>
    <w:rsid w:val="0061241A"/>
    <w:rsid w:val="00626E73"/>
    <w:rsid w:val="00632743"/>
    <w:rsid w:val="00635E1F"/>
    <w:rsid w:val="006454BC"/>
    <w:rsid w:val="006527EB"/>
    <w:rsid w:val="00654049"/>
    <w:rsid w:val="00665075"/>
    <w:rsid w:val="00676630"/>
    <w:rsid w:val="00677D49"/>
    <w:rsid w:val="0069326C"/>
    <w:rsid w:val="006A4781"/>
    <w:rsid w:val="006B2AD8"/>
    <w:rsid w:val="006B6D47"/>
    <w:rsid w:val="006D503B"/>
    <w:rsid w:val="006E6BEC"/>
    <w:rsid w:val="006F6F5D"/>
    <w:rsid w:val="006F7BC0"/>
    <w:rsid w:val="007039AD"/>
    <w:rsid w:val="00715121"/>
    <w:rsid w:val="0071589A"/>
    <w:rsid w:val="00717583"/>
    <w:rsid w:val="00731421"/>
    <w:rsid w:val="0073553A"/>
    <w:rsid w:val="007367B4"/>
    <w:rsid w:val="00736DC5"/>
    <w:rsid w:val="007372E7"/>
    <w:rsid w:val="00743726"/>
    <w:rsid w:val="007517A3"/>
    <w:rsid w:val="00752119"/>
    <w:rsid w:val="00760EAD"/>
    <w:rsid w:val="007679DF"/>
    <w:rsid w:val="00775BB0"/>
    <w:rsid w:val="00780B9C"/>
    <w:rsid w:val="00783D5A"/>
    <w:rsid w:val="007A0AC6"/>
    <w:rsid w:val="007B7CB7"/>
    <w:rsid w:val="007C1B08"/>
    <w:rsid w:val="007C4768"/>
    <w:rsid w:val="007C6150"/>
    <w:rsid w:val="00812770"/>
    <w:rsid w:val="00814E34"/>
    <w:rsid w:val="00815668"/>
    <w:rsid w:val="00826533"/>
    <w:rsid w:val="00833647"/>
    <w:rsid w:val="00850058"/>
    <w:rsid w:val="00866A1C"/>
    <w:rsid w:val="00876325"/>
    <w:rsid w:val="0088566B"/>
    <w:rsid w:val="008C5735"/>
    <w:rsid w:val="008D0425"/>
    <w:rsid w:val="008D470F"/>
    <w:rsid w:val="008F12E8"/>
    <w:rsid w:val="008F34BF"/>
    <w:rsid w:val="008F3D94"/>
    <w:rsid w:val="00902161"/>
    <w:rsid w:val="00903993"/>
    <w:rsid w:val="00907B7F"/>
    <w:rsid w:val="00933020"/>
    <w:rsid w:val="00942B06"/>
    <w:rsid w:val="00951D1E"/>
    <w:rsid w:val="00967978"/>
    <w:rsid w:val="009708BC"/>
    <w:rsid w:val="009734C5"/>
    <w:rsid w:val="00993A5E"/>
    <w:rsid w:val="00993E9F"/>
    <w:rsid w:val="00997A73"/>
    <w:rsid w:val="009C0B4A"/>
    <w:rsid w:val="009D26E4"/>
    <w:rsid w:val="009E70C0"/>
    <w:rsid w:val="00A301DF"/>
    <w:rsid w:val="00A40CE7"/>
    <w:rsid w:val="00A440DB"/>
    <w:rsid w:val="00A73874"/>
    <w:rsid w:val="00A77552"/>
    <w:rsid w:val="00A835D1"/>
    <w:rsid w:val="00A91EE2"/>
    <w:rsid w:val="00AA0106"/>
    <w:rsid w:val="00AA3FC3"/>
    <w:rsid w:val="00AA5327"/>
    <w:rsid w:val="00AB16E4"/>
    <w:rsid w:val="00AC7A8E"/>
    <w:rsid w:val="00AE0867"/>
    <w:rsid w:val="00AE67BB"/>
    <w:rsid w:val="00AF1F9B"/>
    <w:rsid w:val="00B01A62"/>
    <w:rsid w:val="00B173F1"/>
    <w:rsid w:val="00B2654D"/>
    <w:rsid w:val="00B33A05"/>
    <w:rsid w:val="00B4071D"/>
    <w:rsid w:val="00B41F34"/>
    <w:rsid w:val="00B521CA"/>
    <w:rsid w:val="00B52404"/>
    <w:rsid w:val="00B535EB"/>
    <w:rsid w:val="00B5360D"/>
    <w:rsid w:val="00B55125"/>
    <w:rsid w:val="00B61F40"/>
    <w:rsid w:val="00B6706E"/>
    <w:rsid w:val="00B709A8"/>
    <w:rsid w:val="00B71630"/>
    <w:rsid w:val="00B90E0D"/>
    <w:rsid w:val="00BB244B"/>
    <w:rsid w:val="00BE6365"/>
    <w:rsid w:val="00BE7A8C"/>
    <w:rsid w:val="00BF42E0"/>
    <w:rsid w:val="00C05131"/>
    <w:rsid w:val="00C06B28"/>
    <w:rsid w:val="00C07FCD"/>
    <w:rsid w:val="00C16D6C"/>
    <w:rsid w:val="00C17C21"/>
    <w:rsid w:val="00C42350"/>
    <w:rsid w:val="00C4327C"/>
    <w:rsid w:val="00C472E4"/>
    <w:rsid w:val="00C507DE"/>
    <w:rsid w:val="00CA6C15"/>
    <w:rsid w:val="00CA7B96"/>
    <w:rsid w:val="00CB0CFC"/>
    <w:rsid w:val="00CB3C93"/>
    <w:rsid w:val="00CF3B03"/>
    <w:rsid w:val="00CF4112"/>
    <w:rsid w:val="00D22D63"/>
    <w:rsid w:val="00D272CC"/>
    <w:rsid w:val="00D33B34"/>
    <w:rsid w:val="00D43EDF"/>
    <w:rsid w:val="00D64C5E"/>
    <w:rsid w:val="00D81D22"/>
    <w:rsid w:val="00DB381F"/>
    <w:rsid w:val="00DB3A3F"/>
    <w:rsid w:val="00DB6365"/>
    <w:rsid w:val="00DC50B3"/>
    <w:rsid w:val="00DF242E"/>
    <w:rsid w:val="00DF7D31"/>
    <w:rsid w:val="00E0401A"/>
    <w:rsid w:val="00E12426"/>
    <w:rsid w:val="00E13A27"/>
    <w:rsid w:val="00E141DF"/>
    <w:rsid w:val="00E326E5"/>
    <w:rsid w:val="00E405EC"/>
    <w:rsid w:val="00E41A53"/>
    <w:rsid w:val="00E443F5"/>
    <w:rsid w:val="00E47714"/>
    <w:rsid w:val="00E81BC3"/>
    <w:rsid w:val="00E86552"/>
    <w:rsid w:val="00E87730"/>
    <w:rsid w:val="00E87C2C"/>
    <w:rsid w:val="00E96D87"/>
    <w:rsid w:val="00EA53E0"/>
    <w:rsid w:val="00EB0289"/>
    <w:rsid w:val="00ED3161"/>
    <w:rsid w:val="00EE3C40"/>
    <w:rsid w:val="00F079FC"/>
    <w:rsid w:val="00F158F7"/>
    <w:rsid w:val="00F340DB"/>
    <w:rsid w:val="00F34511"/>
    <w:rsid w:val="00F420DC"/>
    <w:rsid w:val="00F56777"/>
    <w:rsid w:val="00F667AA"/>
    <w:rsid w:val="00F72A2B"/>
    <w:rsid w:val="00F748E7"/>
    <w:rsid w:val="00F822C7"/>
    <w:rsid w:val="00F83A69"/>
    <w:rsid w:val="00FB5D5E"/>
    <w:rsid w:val="00FD3ABA"/>
    <w:rsid w:val="00FD4284"/>
    <w:rsid w:val="00FE6D57"/>
    <w:rsid w:val="00FF1426"/>
  </w:rsids>
  <m:mathPr>
    <m:mathFont m:val="Cambria Math"/>
    <m:brkBin m:val="before"/>
    <m:brkBinSub m:val="--"/>
    <m:smallFrac/>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B0289"/>
    <w:pPr>
      <w:jc w:val="both"/>
    </w:pPr>
  </w:style>
  <w:style w:type="paragraph" w:styleId="Heading1">
    <w:name w:val="heading 1"/>
    <w:basedOn w:val="Normal"/>
    <w:next w:val="Normal"/>
    <w:link w:val="Heading1Char"/>
    <w:uiPriority w:val="9"/>
    <w:qFormat/>
    <w:rsid w:val="00752119"/>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752119"/>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752119"/>
    <w:pPr>
      <w:keepNext/>
      <w:keepLines/>
      <w:spacing w:before="40"/>
      <w:outlineLvl w:val="2"/>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752119"/>
    <w:rPr>
      <w:color w:val="0563C1" w:themeColor="hyperlink"/>
      <w:u w:val="single"/>
    </w:rPr>
  </w:style>
  <w:style w:type="character" w:styleId="FollowedHyperlink">
    <w:name w:val="FollowedHyperlink"/>
    <w:basedOn w:val="DefaultParagraphFont"/>
    <w:uiPriority w:val="99"/>
    <w:semiHidden/>
    <w:unhideWhenUsed/>
    <w:rsid w:val="00752119"/>
    <w:rPr>
      <w:color w:val="954F72" w:themeColor="followedHyperlink"/>
      <w:u w:val="single"/>
    </w:rPr>
  </w:style>
  <w:style w:type="paragraph" w:styleId="ListParagraph">
    <w:name w:val="List Paragraph"/>
    <w:basedOn w:val="Normal"/>
    <w:uiPriority w:val="34"/>
    <w:qFormat/>
    <w:rsid w:val="00752119"/>
    <w:pPr>
      <w:ind w:left="720"/>
      <w:contextualSpacing/>
    </w:pPr>
  </w:style>
  <w:style w:type="character" w:customStyle="1" w:styleId="Heading1Char">
    <w:name w:val="Heading 1 Char"/>
    <w:basedOn w:val="DefaultParagraphFont"/>
    <w:link w:val="Heading1"/>
    <w:uiPriority w:val="9"/>
    <w:rsid w:val="0075211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75211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752119"/>
    <w:rPr>
      <w:rFonts w:asciiTheme="majorHAnsi" w:eastAsiaTheme="majorEastAsia" w:hAnsiTheme="majorHAnsi" w:cstheme="majorBidi"/>
      <w:color w:val="1F4D78" w:themeColor="accent1" w:themeShade="7F"/>
    </w:rPr>
  </w:style>
  <w:style w:type="paragraph" w:customStyle="1" w:styleId="Normal1">
    <w:name w:val="Normal1"/>
    <w:rsid w:val="00A91EE2"/>
    <w:pPr>
      <w:spacing w:line="276" w:lineRule="auto"/>
      <w:ind w:firstLine="360"/>
    </w:pPr>
    <w:rPr>
      <w:rFonts w:ascii="Arial" w:eastAsia="Arial" w:hAnsi="Arial" w:cs="Arial"/>
      <w:color w:val="000000"/>
      <w:sz w:val="22"/>
      <w:szCs w:val="22"/>
      <w:lang w:val="en-CA" w:eastAsia="en-CA" w:bidi="en-US"/>
    </w:rPr>
  </w:style>
  <w:style w:type="paragraph" w:styleId="BalloonText">
    <w:name w:val="Balloon Text"/>
    <w:basedOn w:val="Normal"/>
    <w:link w:val="BalloonTextChar"/>
    <w:uiPriority w:val="99"/>
    <w:semiHidden/>
    <w:unhideWhenUsed/>
    <w:rsid w:val="00340C3C"/>
    <w:rPr>
      <w:rFonts w:ascii="Tahoma" w:hAnsi="Tahoma" w:cs="Tahoma"/>
      <w:sz w:val="16"/>
      <w:szCs w:val="16"/>
    </w:rPr>
  </w:style>
  <w:style w:type="character" w:customStyle="1" w:styleId="BalloonTextChar">
    <w:name w:val="Balloon Text Char"/>
    <w:basedOn w:val="DefaultParagraphFont"/>
    <w:link w:val="BalloonText"/>
    <w:uiPriority w:val="99"/>
    <w:semiHidden/>
    <w:rsid w:val="00340C3C"/>
    <w:rPr>
      <w:rFonts w:ascii="Tahoma" w:hAnsi="Tahoma" w:cs="Tahoma"/>
      <w:sz w:val="16"/>
      <w:szCs w:val="16"/>
    </w:rPr>
  </w:style>
  <w:style w:type="character" w:styleId="CommentReference">
    <w:name w:val="annotation reference"/>
    <w:basedOn w:val="DefaultParagraphFont"/>
    <w:uiPriority w:val="99"/>
    <w:semiHidden/>
    <w:unhideWhenUsed/>
    <w:rsid w:val="00480BFD"/>
    <w:rPr>
      <w:sz w:val="16"/>
      <w:szCs w:val="16"/>
    </w:rPr>
  </w:style>
  <w:style w:type="paragraph" w:styleId="CommentText">
    <w:name w:val="annotation text"/>
    <w:basedOn w:val="Normal"/>
    <w:link w:val="CommentTextChar"/>
    <w:uiPriority w:val="99"/>
    <w:unhideWhenUsed/>
    <w:rsid w:val="00480BFD"/>
    <w:rPr>
      <w:sz w:val="20"/>
      <w:szCs w:val="20"/>
    </w:rPr>
  </w:style>
  <w:style w:type="character" w:customStyle="1" w:styleId="CommentTextChar">
    <w:name w:val="Comment Text Char"/>
    <w:basedOn w:val="DefaultParagraphFont"/>
    <w:link w:val="CommentText"/>
    <w:uiPriority w:val="99"/>
    <w:rsid w:val="00480BFD"/>
    <w:rPr>
      <w:sz w:val="20"/>
      <w:szCs w:val="20"/>
    </w:rPr>
  </w:style>
  <w:style w:type="paragraph" w:styleId="CommentSubject">
    <w:name w:val="annotation subject"/>
    <w:basedOn w:val="CommentText"/>
    <w:next w:val="CommentText"/>
    <w:link w:val="CommentSubjectChar"/>
    <w:uiPriority w:val="99"/>
    <w:semiHidden/>
    <w:unhideWhenUsed/>
    <w:rsid w:val="00480BFD"/>
    <w:rPr>
      <w:b/>
      <w:bCs/>
    </w:rPr>
  </w:style>
  <w:style w:type="character" w:customStyle="1" w:styleId="CommentSubjectChar">
    <w:name w:val="Comment Subject Char"/>
    <w:basedOn w:val="CommentTextChar"/>
    <w:link w:val="CommentSubject"/>
    <w:uiPriority w:val="99"/>
    <w:semiHidden/>
    <w:rsid w:val="00480BFD"/>
    <w:rPr>
      <w:b/>
      <w:bCs/>
      <w:sz w:val="20"/>
      <w:szCs w:val="20"/>
    </w:rPr>
  </w:style>
  <w:style w:type="table" w:styleId="TableGrid">
    <w:name w:val="Table Grid"/>
    <w:basedOn w:val="TableNormal"/>
    <w:uiPriority w:val="39"/>
    <w:rsid w:val="00E4771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r="http://schemas.openxmlformats.org/officeDocument/2006/relationships" xmlns:w="http://schemas.openxmlformats.org/wordprocessingml/2006/main">
  <w:divs>
    <w:div w:id="114832448">
      <w:bodyDiv w:val="1"/>
      <w:marLeft w:val="0"/>
      <w:marRight w:val="0"/>
      <w:marTop w:val="0"/>
      <w:marBottom w:val="0"/>
      <w:divBdr>
        <w:top w:val="none" w:sz="0" w:space="0" w:color="auto"/>
        <w:left w:val="none" w:sz="0" w:space="0" w:color="auto"/>
        <w:bottom w:val="none" w:sz="0" w:space="0" w:color="auto"/>
        <w:right w:val="none" w:sz="0" w:space="0" w:color="auto"/>
      </w:divBdr>
    </w:div>
    <w:div w:id="758256547">
      <w:bodyDiv w:val="1"/>
      <w:marLeft w:val="0"/>
      <w:marRight w:val="0"/>
      <w:marTop w:val="0"/>
      <w:marBottom w:val="0"/>
      <w:divBdr>
        <w:top w:val="none" w:sz="0" w:space="0" w:color="auto"/>
        <w:left w:val="none" w:sz="0" w:space="0" w:color="auto"/>
        <w:bottom w:val="none" w:sz="0" w:space="0" w:color="auto"/>
        <w:right w:val="none" w:sz="0" w:space="0" w:color="auto"/>
      </w:divBdr>
    </w:div>
    <w:div w:id="857355235">
      <w:bodyDiv w:val="1"/>
      <w:marLeft w:val="0"/>
      <w:marRight w:val="0"/>
      <w:marTop w:val="0"/>
      <w:marBottom w:val="0"/>
      <w:divBdr>
        <w:top w:val="none" w:sz="0" w:space="0" w:color="auto"/>
        <w:left w:val="none" w:sz="0" w:space="0" w:color="auto"/>
        <w:bottom w:val="none" w:sz="0" w:space="0" w:color="auto"/>
        <w:right w:val="none" w:sz="0" w:space="0" w:color="auto"/>
      </w:divBdr>
    </w:div>
    <w:div w:id="1037047272">
      <w:bodyDiv w:val="1"/>
      <w:marLeft w:val="0"/>
      <w:marRight w:val="0"/>
      <w:marTop w:val="0"/>
      <w:marBottom w:val="0"/>
      <w:divBdr>
        <w:top w:val="none" w:sz="0" w:space="0" w:color="auto"/>
        <w:left w:val="none" w:sz="0" w:space="0" w:color="auto"/>
        <w:bottom w:val="none" w:sz="0" w:space="0" w:color="auto"/>
        <w:right w:val="none" w:sz="0" w:space="0" w:color="auto"/>
      </w:divBdr>
    </w:div>
    <w:div w:id="108661361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8" Type="http://schemas.openxmlformats.org/officeDocument/2006/relationships/chart" Target="charts/chart1.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s://journalotohns.biomedcentral.com/"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microsoft.com/office/2011/relationships/commentsExtended" Target="commentsExtended.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arushri%20swarup\Documents\GitHub\Grad-School\Needs%20Analysis%20Survey\Needs%20Analysis%20Survey%20Results%2027-Jul-2017.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lang val="en-CA"/>
  <c:style val="1"/>
  <c:chart>
    <c:title>
      <c:tx>
        <c:rich>
          <a:bodyPr/>
          <a:lstStyle/>
          <a:p>
            <a:pPr>
              <a:defRPr/>
            </a:pPr>
            <a:r>
              <a:rPr lang="en-CA"/>
              <a:t>% Need to Facilitate Difficulties During TEES</a:t>
            </a:r>
          </a:p>
        </c:rich>
      </c:tx>
    </c:title>
    <c:plotArea>
      <c:layout/>
      <c:barChart>
        <c:barDir val="col"/>
        <c:grouping val="clustered"/>
        <c:ser>
          <c:idx val="0"/>
          <c:order val="0"/>
          <c:errBars>
            <c:errBarType val="both"/>
            <c:errValType val="cust"/>
            <c:plus>
              <c:numRef>
                <c:f>'EndoscopicEarSurgery_DATA_09-Ma'!$H$53:$M$53</c:f>
                <c:numCache>
                  <c:formatCode>General</c:formatCode>
                  <c:ptCount val="6"/>
                  <c:pt idx="0">
                    <c:v>3.5664250665199795</c:v>
                  </c:pt>
                  <c:pt idx="1">
                    <c:v>2.7394871182340728</c:v>
                  </c:pt>
                  <c:pt idx="2">
                    <c:v>3.1400149486190387</c:v>
                  </c:pt>
                  <c:pt idx="3">
                    <c:v>4.1176640918405889</c:v>
                  </c:pt>
                  <c:pt idx="4">
                    <c:v>3.8399470016068236</c:v>
                  </c:pt>
                  <c:pt idx="5">
                    <c:v>2.7944842143330497</c:v>
                  </c:pt>
                </c:numCache>
              </c:numRef>
            </c:plus>
            <c:minus>
              <c:numRef>
                <c:f>'EndoscopicEarSurgery_DATA_09-Ma'!$H$53:$M$53</c:f>
                <c:numCache>
                  <c:formatCode>General</c:formatCode>
                  <c:ptCount val="6"/>
                  <c:pt idx="0">
                    <c:v>3.5664250665199795</c:v>
                  </c:pt>
                  <c:pt idx="1">
                    <c:v>2.7394871182340728</c:v>
                  </c:pt>
                  <c:pt idx="2">
                    <c:v>3.1400149486190387</c:v>
                  </c:pt>
                  <c:pt idx="3">
                    <c:v>4.1176640918405889</c:v>
                  </c:pt>
                  <c:pt idx="4">
                    <c:v>3.8399470016068236</c:v>
                  </c:pt>
                  <c:pt idx="5">
                    <c:v>2.7944842143330497</c:v>
                  </c:pt>
                </c:numCache>
              </c:numRef>
            </c:minus>
          </c:errBars>
          <c:cat>
            <c:strRef>
              <c:f>'EndoscopicEarSurgery_DATA_09-Ma'!$H$1:$M$1</c:f>
              <c:strCache>
                <c:ptCount val="6"/>
                <c:pt idx="0">
                  <c:v>Bleeding Control</c:v>
                </c:pt>
                <c:pt idx="1">
                  <c:v>Reaching Structures </c:v>
                </c:pt>
                <c:pt idx="2">
                  <c:v>Cutting Bone</c:v>
                </c:pt>
                <c:pt idx="3">
                  <c:v>Keeping the Lens Clean</c:v>
                </c:pt>
                <c:pt idx="4">
                  <c:v>Positioning a Graft</c:v>
                </c:pt>
                <c:pt idx="5">
                  <c:v>Dissection and Removal of Cholesteatoma</c:v>
                </c:pt>
              </c:strCache>
            </c:strRef>
          </c:cat>
          <c:val>
            <c:numRef>
              <c:f>'EndoscopicEarSurgery_DATA_09-Ma'!$H$51:$M$51</c:f>
              <c:numCache>
                <c:formatCode>General</c:formatCode>
                <c:ptCount val="6"/>
                <c:pt idx="0">
                  <c:v>66.571428571428555</c:v>
                </c:pt>
                <c:pt idx="1">
                  <c:v>82.877551020408148</c:v>
                </c:pt>
                <c:pt idx="2">
                  <c:v>68.285714285714292</c:v>
                </c:pt>
                <c:pt idx="3">
                  <c:v>61.775510204081648</c:v>
                </c:pt>
                <c:pt idx="4">
                  <c:v>60.163265306122454</c:v>
                </c:pt>
                <c:pt idx="5">
                  <c:v>78.653061224489761</c:v>
                </c:pt>
              </c:numCache>
            </c:numRef>
          </c:val>
        </c:ser>
        <c:axId val="67193472"/>
        <c:axId val="67203840"/>
      </c:barChart>
      <c:catAx>
        <c:axId val="67193472"/>
        <c:scaling>
          <c:orientation val="minMax"/>
        </c:scaling>
        <c:axPos val="b"/>
        <c:title>
          <c:tx>
            <c:rich>
              <a:bodyPr/>
              <a:lstStyle/>
              <a:p>
                <a:pPr>
                  <a:defRPr/>
                </a:pPr>
                <a:r>
                  <a:rPr lang="en-CA"/>
                  <a:t>Difficulty</a:t>
                </a:r>
                <a:r>
                  <a:rPr lang="en-CA" baseline="0"/>
                  <a:t> During TEES</a:t>
                </a:r>
                <a:endParaRPr lang="en-CA"/>
              </a:p>
            </c:rich>
          </c:tx>
        </c:title>
        <c:tickLblPos val="nextTo"/>
        <c:crossAx val="67203840"/>
        <c:crosses val="autoZero"/>
        <c:auto val="1"/>
        <c:lblAlgn val="ctr"/>
        <c:lblOffset val="100"/>
      </c:catAx>
      <c:valAx>
        <c:axId val="67203840"/>
        <c:scaling>
          <c:orientation val="minMax"/>
        </c:scaling>
        <c:axPos val="l"/>
        <c:majorGridlines/>
        <c:title>
          <c:tx>
            <c:rich>
              <a:bodyPr rot="-5400000" vert="horz"/>
              <a:lstStyle/>
              <a:p>
                <a:pPr>
                  <a:defRPr/>
                </a:pPr>
                <a:r>
                  <a:rPr lang="en-CA"/>
                  <a:t>Degree of Need (%)</a:t>
                </a:r>
              </a:p>
            </c:rich>
          </c:tx>
        </c:title>
        <c:numFmt formatCode="General" sourceLinked="1"/>
        <c:tickLblPos val="nextTo"/>
        <c:crossAx val="67193472"/>
        <c:crosses val="autoZero"/>
        <c:crossBetween val="between"/>
      </c:valAx>
    </c:plotArea>
    <c:plotVisOnly val="1"/>
  </c:chart>
  <c:externalData r:id="rId1"/>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83F0DE22-344A-471A-9042-1A3791A5E2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5</TotalTime>
  <Pages>13</Pages>
  <Words>12810</Words>
  <Characters>73021</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HSC</Company>
  <LinksUpToDate>false</LinksUpToDate>
  <CharactersWithSpaces>85660</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ushri Swarup</dc:creator>
  <cp:lastModifiedBy>Arushri Swarup</cp:lastModifiedBy>
  <cp:revision>37</cp:revision>
  <dcterms:created xsi:type="dcterms:W3CDTF">2017-07-30T17:42:00Z</dcterms:created>
  <dcterms:modified xsi:type="dcterms:W3CDTF">2017-07-30T2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f02e2194-1314-33c6-ac2e-4dc3f545970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